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CB84C" w14:textId="4A0A9513" w:rsidR="00B32B23" w:rsidRDefault="00B32B23" w:rsidP="000D44C0">
      <w:pPr>
        <w:spacing w:line="360" w:lineRule="auto"/>
        <w:jc w:val="center"/>
        <w:rPr>
          <w:rFonts w:ascii="Times New Roman" w:hAnsi="Times New Roman" w:cs="Times New Roman"/>
          <w:b/>
          <w:bCs/>
        </w:rPr>
      </w:pPr>
      <w:r>
        <w:rPr>
          <w:rFonts w:ascii="Times New Roman" w:hAnsi="Times New Roman" w:cs="Times New Roman"/>
          <w:b/>
          <w:bCs/>
        </w:rPr>
        <w:t xml:space="preserve">Supplementary Material </w:t>
      </w:r>
      <w:r w:rsidR="00F9037C">
        <w:rPr>
          <w:rFonts w:ascii="Times New Roman" w:hAnsi="Times New Roman" w:cs="Times New Roman"/>
          <w:b/>
          <w:bCs/>
        </w:rPr>
        <w:t>3</w:t>
      </w:r>
    </w:p>
    <w:p w14:paraId="6B5DFC3F" w14:textId="77777777" w:rsidR="00106F0A" w:rsidRDefault="00106F0A" w:rsidP="000D44C0">
      <w:pPr>
        <w:spacing w:line="360" w:lineRule="auto"/>
        <w:jc w:val="center"/>
        <w:rPr>
          <w:rFonts w:ascii="Times New Roman" w:hAnsi="Times New Roman" w:cs="Times New Roman"/>
          <w:b/>
          <w:bCs/>
        </w:rPr>
      </w:pPr>
    </w:p>
    <w:tbl>
      <w:tblPr>
        <w:tblStyle w:val="TableGrid"/>
        <w:tblW w:w="94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881"/>
      </w:tblGrid>
      <w:tr w:rsidR="000A6BAF" w:rsidRPr="000A6BAF" w14:paraId="58451BF1" w14:textId="77777777" w:rsidTr="00B87370">
        <w:tc>
          <w:tcPr>
            <w:tcW w:w="1560" w:type="dxa"/>
          </w:tcPr>
          <w:p w14:paraId="3FFA81E2" w14:textId="7A175DC2" w:rsidR="000A6BAF" w:rsidRPr="00B87370" w:rsidRDefault="00B87370" w:rsidP="00B87370">
            <w:pPr>
              <w:spacing w:line="360" w:lineRule="auto"/>
              <w:jc w:val="right"/>
              <w:rPr>
                <w:rFonts w:ascii="Times New Roman" w:hAnsi="Times New Roman" w:cs="Times New Roman"/>
              </w:rPr>
            </w:pPr>
            <w:r w:rsidRPr="00B87370">
              <w:rPr>
                <w:rFonts w:ascii="Times New Roman" w:hAnsi="Times New Roman" w:cs="Times New Roman"/>
                <w:color w:val="000000"/>
              </w:rPr>
              <w:t>Article</w:t>
            </w:r>
            <w:r w:rsidR="000A6BAF" w:rsidRPr="00B87370">
              <w:rPr>
                <w:rFonts w:ascii="Times New Roman" w:hAnsi="Times New Roman" w:cs="Times New Roman"/>
                <w:color w:val="000000"/>
              </w:rPr>
              <w:t xml:space="preserve">: </w:t>
            </w:r>
          </w:p>
        </w:tc>
        <w:tc>
          <w:tcPr>
            <w:tcW w:w="7881" w:type="dxa"/>
          </w:tcPr>
          <w:p w14:paraId="0855A26E" w14:textId="6067791C" w:rsidR="000A6BAF" w:rsidRPr="000A6BAF" w:rsidRDefault="007127B4" w:rsidP="000A6BAF">
            <w:pPr>
              <w:spacing w:line="360" w:lineRule="auto"/>
              <w:rPr>
                <w:rFonts w:ascii="Times New Roman" w:hAnsi="Times New Roman" w:cs="Times New Roman"/>
              </w:rPr>
            </w:pPr>
            <w:r w:rsidRPr="007127B4">
              <w:rPr>
                <w:rFonts w:ascii="Times New Roman" w:hAnsi="Times New Roman" w:cs="Times New Roman"/>
                <w:color w:val="000000"/>
              </w:rPr>
              <w:t>Efficacy of cannabinoids in neurodevelopmental and neuropsychiatric disorders among children and adolescents: a systematic review</w:t>
            </w:r>
          </w:p>
        </w:tc>
      </w:tr>
      <w:tr w:rsidR="000A6BAF" w:rsidRPr="000A6BAF" w14:paraId="34D74CDF" w14:textId="77777777" w:rsidTr="00B87370">
        <w:tc>
          <w:tcPr>
            <w:tcW w:w="1560" w:type="dxa"/>
          </w:tcPr>
          <w:p w14:paraId="6E4DDF6A" w14:textId="096C6A38" w:rsidR="000A6BAF" w:rsidRPr="00B87370" w:rsidRDefault="000A6BAF" w:rsidP="00B87370">
            <w:pPr>
              <w:spacing w:line="360" w:lineRule="auto"/>
              <w:jc w:val="right"/>
              <w:rPr>
                <w:rFonts w:ascii="Times New Roman" w:hAnsi="Times New Roman" w:cs="Times New Roman"/>
              </w:rPr>
            </w:pPr>
            <w:r w:rsidRPr="00B87370">
              <w:rPr>
                <w:rFonts w:ascii="Times New Roman" w:hAnsi="Times New Roman" w:cs="Times New Roman"/>
                <w:color w:val="000000"/>
              </w:rPr>
              <w:t>Journal:</w:t>
            </w:r>
          </w:p>
        </w:tc>
        <w:tc>
          <w:tcPr>
            <w:tcW w:w="7881" w:type="dxa"/>
          </w:tcPr>
          <w:p w14:paraId="3C80D0CE" w14:textId="1F33A85C" w:rsidR="000A6BAF" w:rsidRPr="000A6BAF" w:rsidRDefault="000A6BAF" w:rsidP="000A6BAF">
            <w:pPr>
              <w:spacing w:line="360" w:lineRule="auto"/>
              <w:rPr>
                <w:rFonts w:ascii="Times New Roman" w:hAnsi="Times New Roman" w:cs="Times New Roman"/>
              </w:rPr>
            </w:pPr>
            <w:r w:rsidRPr="000A6BAF">
              <w:rPr>
                <w:rFonts w:ascii="Times New Roman" w:hAnsi="Times New Roman" w:cs="Times New Roman"/>
                <w:color w:val="000000"/>
              </w:rPr>
              <w:t xml:space="preserve">European Child &amp; Adolescent Psychiatry </w:t>
            </w:r>
          </w:p>
        </w:tc>
      </w:tr>
      <w:tr w:rsidR="000A6BAF" w:rsidRPr="000A6BAF" w14:paraId="4A715A55" w14:textId="77777777" w:rsidTr="00B87370">
        <w:tc>
          <w:tcPr>
            <w:tcW w:w="1560" w:type="dxa"/>
          </w:tcPr>
          <w:p w14:paraId="42ACDF47" w14:textId="1BCE85E0" w:rsidR="000A6BAF" w:rsidRPr="00B87370" w:rsidRDefault="000A6BAF" w:rsidP="00B87370">
            <w:pPr>
              <w:spacing w:line="360" w:lineRule="auto"/>
              <w:jc w:val="right"/>
              <w:rPr>
                <w:rFonts w:ascii="Times New Roman" w:hAnsi="Times New Roman" w:cs="Times New Roman"/>
              </w:rPr>
            </w:pPr>
            <w:r w:rsidRPr="00B87370">
              <w:rPr>
                <w:rFonts w:ascii="Times New Roman" w:hAnsi="Times New Roman" w:cs="Times New Roman"/>
                <w:color w:val="000000"/>
              </w:rPr>
              <w:t>Authors:</w:t>
            </w:r>
          </w:p>
        </w:tc>
        <w:tc>
          <w:tcPr>
            <w:tcW w:w="7881" w:type="dxa"/>
          </w:tcPr>
          <w:p w14:paraId="7CFE7F94" w14:textId="5CF29B8B" w:rsidR="000A6BAF" w:rsidRPr="000A6BAF" w:rsidRDefault="000A6BAF" w:rsidP="000A6BAF">
            <w:pPr>
              <w:spacing w:line="360" w:lineRule="auto"/>
              <w:rPr>
                <w:rFonts w:ascii="Times New Roman" w:hAnsi="Times New Roman" w:cs="Times New Roman"/>
              </w:rPr>
            </w:pPr>
            <w:r w:rsidRPr="000A6BAF">
              <w:rPr>
                <w:rFonts w:ascii="Times New Roman" w:hAnsi="Times New Roman" w:cs="Times New Roman"/>
                <w:color w:val="000000"/>
              </w:rPr>
              <w:t>Lauren J. Rice</w:t>
            </w:r>
            <w:r w:rsidRPr="000A6BAF">
              <w:rPr>
                <w:rFonts w:ascii="Times New Roman" w:hAnsi="Times New Roman" w:cs="Times New Roman"/>
                <w:color w:val="000000"/>
                <w:vertAlign w:val="superscript"/>
              </w:rPr>
              <w:t>1,2</w:t>
            </w:r>
            <w:r w:rsidRPr="000A6BAF">
              <w:rPr>
                <w:rFonts w:ascii="Times New Roman" w:hAnsi="Times New Roman" w:cs="Times New Roman"/>
                <w:color w:val="000000"/>
              </w:rPr>
              <w:t>, Lisa Cannon</w:t>
            </w:r>
            <w:r w:rsidRPr="000A6BAF">
              <w:rPr>
                <w:rFonts w:ascii="Times New Roman" w:hAnsi="Times New Roman" w:cs="Times New Roman"/>
                <w:color w:val="000000"/>
                <w:vertAlign w:val="superscript"/>
              </w:rPr>
              <w:t>1,3</w:t>
            </w:r>
            <w:r w:rsidRPr="000A6BAF">
              <w:rPr>
                <w:rFonts w:ascii="Times New Roman" w:hAnsi="Times New Roman" w:cs="Times New Roman"/>
                <w:color w:val="000000"/>
              </w:rPr>
              <w:t>, Navin Dadlani</w:t>
            </w:r>
            <w:r w:rsidRPr="000A6BAF">
              <w:rPr>
                <w:rFonts w:ascii="Times New Roman" w:hAnsi="Times New Roman" w:cs="Times New Roman"/>
                <w:color w:val="000000"/>
                <w:vertAlign w:val="superscript"/>
              </w:rPr>
              <w:t>4</w:t>
            </w:r>
            <w:r w:rsidRPr="000A6BAF">
              <w:rPr>
                <w:rFonts w:ascii="Times New Roman" w:hAnsi="Times New Roman" w:cs="Times New Roman"/>
                <w:color w:val="000000"/>
              </w:rPr>
              <w:t>, Melissa Cheung</w:t>
            </w:r>
            <w:r w:rsidRPr="000A6BAF">
              <w:rPr>
                <w:rFonts w:ascii="Times New Roman" w:hAnsi="Times New Roman" w:cs="Times New Roman"/>
                <w:color w:val="000000"/>
                <w:vertAlign w:val="superscript"/>
              </w:rPr>
              <w:t>1,2</w:t>
            </w:r>
            <w:r w:rsidRPr="000A6BAF">
              <w:rPr>
                <w:rFonts w:ascii="Times New Roman" w:hAnsi="Times New Roman" w:cs="Times New Roman"/>
                <w:color w:val="000000"/>
              </w:rPr>
              <w:t>, Stewart L. Einfeld</w:t>
            </w:r>
            <w:r w:rsidRPr="000A6BAF">
              <w:rPr>
                <w:rFonts w:ascii="Times New Roman" w:hAnsi="Times New Roman" w:cs="Times New Roman"/>
                <w:color w:val="000000"/>
                <w:vertAlign w:val="superscript"/>
              </w:rPr>
              <w:t>4</w:t>
            </w:r>
            <w:r w:rsidRPr="000A6BAF">
              <w:rPr>
                <w:rFonts w:ascii="Times New Roman" w:hAnsi="Times New Roman" w:cs="Times New Roman"/>
                <w:color w:val="000000"/>
              </w:rPr>
              <w:t>, Daryl Efron</w:t>
            </w:r>
            <w:r w:rsidRPr="000A6BAF">
              <w:rPr>
                <w:rFonts w:ascii="Times New Roman" w:hAnsi="Times New Roman" w:cs="Times New Roman"/>
                <w:color w:val="000000"/>
                <w:vertAlign w:val="superscript"/>
              </w:rPr>
              <w:t>5,6</w:t>
            </w:r>
            <w:r w:rsidRPr="000A6BAF">
              <w:rPr>
                <w:rFonts w:ascii="Times New Roman" w:hAnsi="Times New Roman" w:cs="Times New Roman"/>
                <w:color w:val="000000"/>
              </w:rPr>
              <w:t>, David R. Dossetor</w:t>
            </w:r>
            <w:r w:rsidRPr="000A6BAF">
              <w:rPr>
                <w:rFonts w:ascii="Times New Roman" w:hAnsi="Times New Roman" w:cs="Times New Roman"/>
                <w:color w:val="000000"/>
                <w:vertAlign w:val="superscript"/>
              </w:rPr>
              <w:t>2</w:t>
            </w:r>
            <w:r w:rsidRPr="000A6BAF">
              <w:rPr>
                <w:rFonts w:ascii="Times New Roman" w:hAnsi="Times New Roman" w:cs="Times New Roman"/>
                <w:color w:val="000000"/>
              </w:rPr>
              <w:t>, Elizabeth J. Elliott</w:t>
            </w:r>
            <w:r w:rsidRPr="000A6BAF">
              <w:rPr>
                <w:rFonts w:ascii="Times New Roman" w:hAnsi="Times New Roman" w:cs="Times New Roman"/>
                <w:color w:val="000000"/>
                <w:vertAlign w:val="superscript"/>
              </w:rPr>
              <w:t>1,2</w:t>
            </w:r>
          </w:p>
        </w:tc>
      </w:tr>
    </w:tbl>
    <w:p w14:paraId="4D1AEA91" w14:textId="77777777" w:rsidR="00106F0A" w:rsidRPr="000A6BAF" w:rsidRDefault="00106F0A" w:rsidP="00082397">
      <w:pPr>
        <w:spacing w:line="360" w:lineRule="auto"/>
        <w:rPr>
          <w:rFonts w:ascii="Times New Roman" w:hAnsi="Times New Roman" w:cs="Times New Roman"/>
        </w:rPr>
      </w:pPr>
    </w:p>
    <w:p w14:paraId="228BEA05" w14:textId="77777777" w:rsidR="00492967" w:rsidRPr="000A6BAF" w:rsidRDefault="00492967" w:rsidP="00492967">
      <w:pPr>
        <w:pStyle w:val="Title2"/>
        <w:numPr>
          <w:ilvl w:val="0"/>
          <w:numId w:val="1"/>
        </w:numPr>
        <w:spacing w:line="360" w:lineRule="auto"/>
        <w:jc w:val="left"/>
      </w:pPr>
      <w:r w:rsidRPr="000A6BAF">
        <w:t>The University of Sydney, Faculty of Medicine and Health, Specialty of Child and Adolescent Health, Sydney, New South Wales, Australia</w:t>
      </w:r>
    </w:p>
    <w:p w14:paraId="6C9D8F4A" w14:textId="77777777" w:rsidR="00492967" w:rsidRPr="000A6BAF" w:rsidRDefault="00492967" w:rsidP="00492967">
      <w:pPr>
        <w:pStyle w:val="Title2"/>
        <w:numPr>
          <w:ilvl w:val="0"/>
          <w:numId w:val="1"/>
        </w:numPr>
        <w:spacing w:line="360" w:lineRule="auto"/>
        <w:jc w:val="left"/>
      </w:pPr>
      <w:r w:rsidRPr="000A6BAF">
        <w:t>Sydney Children’s Hospitals Network, Kids Research</w:t>
      </w:r>
    </w:p>
    <w:p w14:paraId="738F030A" w14:textId="77777777" w:rsidR="00492967" w:rsidRPr="000A6BAF" w:rsidRDefault="00492967" w:rsidP="00492967">
      <w:pPr>
        <w:pStyle w:val="ListParagraph"/>
        <w:numPr>
          <w:ilvl w:val="0"/>
          <w:numId w:val="1"/>
        </w:numPr>
        <w:spacing w:line="360" w:lineRule="auto"/>
      </w:pPr>
      <w:r w:rsidRPr="000A6BAF">
        <w:t>Telethon Kids Institute, Perth Children’s Hospital, Perth, Western Australia, Australia</w:t>
      </w:r>
    </w:p>
    <w:p w14:paraId="50748BE5" w14:textId="77777777" w:rsidR="00492967" w:rsidRPr="000A6BAF" w:rsidRDefault="00492967" w:rsidP="00492967">
      <w:pPr>
        <w:pStyle w:val="Title2"/>
        <w:numPr>
          <w:ilvl w:val="0"/>
          <w:numId w:val="1"/>
        </w:numPr>
        <w:spacing w:line="360" w:lineRule="auto"/>
        <w:jc w:val="left"/>
      </w:pPr>
      <w:r w:rsidRPr="000A6BAF">
        <w:t>The University of Sydney, Faculty of Medicine and Health, Brain and Mind Centre, Sydney, New South Wales, Australia</w:t>
      </w:r>
    </w:p>
    <w:p w14:paraId="2227B45F" w14:textId="77777777" w:rsidR="00492967" w:rsidRPr="000A6BAF" w:rsidRDefault="00492967" w:rsidP="00492967">
      <w:pPr>
        <w:pStyle w:val="Title2"/>
        <w:numPr>
          <w:ilvl w:val="0"/>
          <w:numId w:val="1"/>
        </w:numPr>
        <w:spacing w:line="360" w:lineRule="auto"/>
        <w:jc w:val="left"/>
      </w:pPr>
      <w:r w:rsidRPr="000A6BAF">
        <w:rPr>
          <w:lang w:val="en-GB"/>
        </w:rPr>
        <w:t>Health Services, Murdoch Children’s Research Institute, Department of General Paediatrics, Royal Children's Hospital</w:t>
      </w:r>
    </w:p>
    <w:p w14:paraId="683F74BB" w14:textId="77777777" w:rsidR="00492967" w:rsidRPr="000A6BAF" w:rsidRDefault="00492967" w:rsidP="00492967">
      <w:pPr>
        <w:pStyle w:val="Title2"/>
        <w:numPr>
          <w:ilvl w:val="0"/>
          <w:numId w:val="1"/>
        </w:numPr>
        <w:spacing w:line="360" w:lineRule="auto"/>
        <w:jc w:val="left"/>
      </w:pPr>
      <w:r w:rsidRPr="000A6BAF">
        <w:rPr>
          <w:lang w:val="en-GB"/>
        </w:rPr>
        <w:t>University of Melbourne, Department of Paediatrics</w:t>
      </w:r>
    </w:p>
    <w:p w14:paraId="4ECC8A1F" w14:textId="1E20F391" w:rsidR="00152D99" w:rsidRPr="000A6BAF" w:rsidRDefault="00DB4ACD" w:rsidP="00082397">
      <w:pPr>
        <w:spacing w:line="360" w:lineRule="auto"/>
        <w:rPr>
          <w:rFonts w:ascii="Times New Roman" w:hAnsi="Times New Roman" w:cs="Times New Roman"/>
        </w:rPr>
      </w:pPr>
      <w:r w:rsidRPr="000A6BAF">
        <w:rPr>
          <w:rFonts w:ascii="Times New Roman" w:hAnsi="Times New Roman" w:cs="Times New Roman"/>
        </w:rPr>
        <w:t xml:space="preserve"> </w:t>
      </w:r>
    </w:p>
    <w:p w14:paraId="3652F2E7" w14:textId="44E263AA" w:rsidR="00B32B23" w:rsidRPr="0020655D" w:rsidRDefault="0020655D" w:rsidP="0020655D">
      <w:pPr>
        <w:jc w:val="both"/>
        <w:rPr>
          <w:rFonts w:ascii="Times New Roman" w:hAnsi="Times New Roman" w:cs="Times New Roman"/>
        </w:rPr>
      </w:pPr>
      <w:r w:rsidRPr="0020655D">
        <w:rPr>
          <w:rFonts w:ascii="Times New Roman" w:hAnsi="Times New Roman" w:cs="Times New Roman"/>
        </w:rPr>
        <w:t xml:space="preserve">Correspondence: Lauren Rice, </w:t>
      </w:r>
      <w:r w:rsidRPr="0020655D">
        <w:rPr>
          <w:rFonts w:ascii="Times New Roman" w:hAnsi="Times New Roman" w:cs="Times New Roman"/>
          <w:u w:val="single"/>
        </w:rPr>
        <w:t>lauren.rice@sydney.edu.au</w:t>
      </w:r>
      <w:r w:rsidR="00B32B23" w:rsidRPr="0020655D">
        <w:rPr>
          <w:rFonts w:ascii="Times New Roman" w:hAnsi="Times New Roman" w:cs="Times New Roman"/>
        </w:rPr>
        <w:br w:type="page"/>
      </w:r>
    </w:p>
    <w:p w14:paraId="6CA43D12" w14:textId="5BA72568" w:rsidR="00A27E98" w:rsidRPr="000D44C0" w:rsidRDefault="00284209" w:rsidP="000D44C0">
      <w:pPr>
        <w:spacing w:line="360" w:lineRule="auto"/>
        <w:jc w:val="center"/>
        <w:rPr>
          <w:rFonts w:ascii="Times New Roman" w:hAnsi="Times New Roman" w:cs="Times New Roman"/>
        </w:rPr>
      </w:pPr>
      <w:r w:rsidRPr="000D44C0">
        <w:rPr>
          <w:rFonts w:ascii="Times New Roman" w:hAnsi="Times New Roman" w:cs="Times New Roman"/>
        </w:rPr>
        <w:lastRenderedPageBreak/>
        <w:t>Summary</w:t>
      </w:r>
      <w:r w:rsidR="00006D28">
        <w:rPr>
          <w:rFonts w:ascii="Times New Roman" w:hAnsi="Times New Roman" w:cs="Times New Roman"/>
        </w:rPr>
        <w:t xml:space="preserve"> and Quality of Evidence</w:t>
      </w:r>
      <w:r w:rsidRPr="000D44C0">
        <w:rPr>
          <w:rFonts w:ascii="Times New Roman" w:hAnsi="Times New Roman" w:cs="Times New Roman"/>
        </w:rPr>
        <w:t xml:space="preserve"> of Case </w:t>
      </w:r>
      <w:r w:rsidR="00F933DF">
        <w:rPr>
          <w:rFonts w:ascii="Times New Roman" w:hAnsi="Times New Roman" w:cs="Times New Roman"/>
        </w:rPr>
        <w:t>Series and Case R</w:t>
      </w:r>
      <w:r w:rsidRPr="000D44C0">
        <w:rPr>
          <w:rFonts w:ascii="Times New Roman" w:hAnsi="Times New Roman" w:cs="Times New Roman"/>
        </w:rPr>
        <w:t xml:space="preserve">eports </w:t>
      </w:r>
    </w:p>
    <w:p w14:paraId="6BEF03DD" w14:textId="4B7432A4" w:rsidR="00284209" w:rsidRPr="000D44C0" w:rsidRDefault="00284209" w:rsidP="000D44C0">
      <w:pPr>
        <w:spacing w:line="360" w:lineRule="auto"/>
        <w:jc w:val="center"/>
        <w:rPr>
          <w:rFonts w:ascii="Times New Roman" w:hAnsi="Times New Roman" w:cs="Times New Roman"/>
        </w:rPr>
      </w:pPr>
    </w:p>
    <w:p w14:paraId="29459CEE" w14:textId="433D8011" w:rsidR="00284209" w:rsidRPr="00316509" w:rsidRDefault="007C2007" w:rsidP="000D44C0">
      <w:pPr>
        <w:spacing w:line="360" w:lineRule="auto"/>
        <w:rPr>
          <w:rFonts w:ascii="Times New Roman" w:hAnsi="Times New Roman" w:cs="Times New Roman"/>
          <w:b/>
          <w:bCs/>
        </w:rPr>
      </w:pPr>
      <w:r>
        <w:rPr>
          <w:rFonts w:ascii="Times New Roman" w:hAnsi="Times New Roman" w:cs="Times New Roman"/>
          <w:b/>
          <w:bCs/>
        </w:rPr>
        <w:t xml:space="preserve">Autism Spectrum </w:t>
      </w:r>
      <w:r w:rsidR="00110213">
        <w:rPr>
          <w:rFonts w:ascii="Times New Roman" w:hAnsi="Times New Roman" w:cs="Times New Roman"/>
          <w:b/>
          <w:bCs/>
        </w:rPr>
        <w:t>D</w:t>
      </w:r>
      <w:r>
        <w:rPr>
          <w:rFonts w:ascii="Times New Roman" w:hAnsi="Times New Roman" w:cs="Times New Roman"/>
          <w:b/>
          <w:bCs/>
        </w:rPr>
        <w:t>isorder (</w:t>
      </w:r>
      <w:r w:rsidR="00284209" w:rsidRPr="00316509">
        <w:rPr>
          <w:rFonts w:ascii="Times New Roman" w:hAnsi="Times New Roman" w:cs="Times New Roman"/>
          <w:b/>
          <w:bCs/>
        </w:rPr>
        <w:t>ASD</w:t>
      </w:r>
      <w:r>
        <w:rPr>
          <w:rFonts w:ascii="Times New Roman" w:hAnsi="Times New Roman" w:cs="Times New Roman"/>
          <w:b/>
          <w:bCs/>
        </w:rPr>
        <w:t>)</w:t>
      </w:r>
    </w:p>
    <w:p w14:paraId="1A550DD5" w14:textId="12F2A89B" w:rsidR="00284209" w:rsidRPr="000D44C0" w:rsidRDefault="00284209" w:rsidP="000D44C0">
      <w:pPr>
        <w:spacing w:line="360" w:lineRule="auto"/>
        <w:rPr>
          <w:rFonts w:ascii="Times New Roman" w:hAnsi="Times New Roman" w:cs="Times New Roman"/>
        </w:rPr>
      </w:pPr>
      <w:r w:rsidRPr="000D44C0">
        <w:rPr>
          <w:rFonts w:ascii="Times New Roman" w:hAnsi="Times New Roman" w:cs="Times New Roman"/>
        </w:rPr>
        <w:t>Delta-9-tetrahydrocannabinol (THC)</w:t>
      </w:r>
    </w:p>
    <w:p w14:paraId="4C0064D1" w14:textId="211EAE55" w:rsidR="00284209" w:rsidRDefault="00284209" w:rsidP="000D44C0">
      <w:pPr>
        <w:spacing w:line="360" w:lineRule="auto"/>
        <w:rPr>
          <w:rFonts w:ascii="Times New Roman" w:hAnsi="Times New Roman" w:cs="Times New Roman"/>
        </w:rPr>
      </w:pPr>
      <w:r w:rsidRPr="000D44C0">
        <w:rPr>
          <w:rFonts w:ascii="Times New Roman" w:hAnsi="Times New Roman" w:cs="Times New Roman"/>
        </w:rPr>
        <w:t xml:space="preserve">A case report of a six-year-old male who received THC (daily dose 3.62mg) over six months reported significant improvements in hyperactivity, lethargy, irritability, and inappropriate speech. No adverse effects were observed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Kurz&lt;/Author&gt;&lt;Year&gt;2010&lt;/Year&gt;&lt;RecNum&gt;166&lt;/RecNum&gt;&lt;DisplayText&gt;[1]&lt;/DisplayText&gt;&lt;record&gt;&lt;rec-number&gt;166&lt;/rec-number&gt;&lt;foreign-keys&gt;&lt;key app="EN" db-id="5apssrvzjdd0vkewxe85ee52p9e2zdxaztwt" timestamp="1629108086"&gt;166&lt;/key&gt;&lt;/foreign-keys&gt;&lt;ref-type name="Journal Article"&gt;17&lt;/ref-type&gt;&lt;contributors&gt;&lt;authors&gt;&lt;author&gt;Kurz, René&lt;/author&gt;&lt;author&gt;Blaas, Kurt&lt;/author&gt;&lt;/authors&gt;&lt;/contributors&gt;&lt;titles&gt;&lt;title&gt;Use of dronabinol (delta-9-THC) in autism: a prospective single-case-study with an early infantile autistic child&lt;/title&gt;&lt;secondary-title&gt;Cannabinoids&lt;/secondary-title&gt;&lt;/titles&gt;&lt;pages&gt;4-6&lt;/pages&gt;&lt;volume&gt;5&lt;/volume&gt;&lt;number&gt;4&lt;/number&gt;&lt;dates&gt;&lt;year&gt;2010&lt;/year&gt;&lt;/dates&gt;&lt;urls&gt;&lt;/url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1]</w:t>
      </w:r>
      <w:r w:rsidRPr="000D44C0">
        <w:rPr>
          <w:rFonts w:ascii="Times New Roman" w:hAnsi="Times New Roman" w:cs="Times New Roman"/>
        </w:rPr>
        <w:fldChar w:fldCharType="end"/>
      </w:r>
      <w:r w:rsidRPr="000D44C0">
        <w:rPr>
          <w:rFonts w:ascii="Times New Roman" w:hAnsi="Times New Roman" w:cs="Times New Roman"/>
        </w:rPr>
        <w:t xml:space="preserve">. </w:t>
      </w:r>
    </w:p>
    <w:p w14:paraId="04CC8E09" w14:textId="77777777" w:rsidR="000D44C0" w:rsidRPr="000D44C0" w:rsidRDefault="000D44C0" w:rsidP="000D44C0">
      <w:pPr>
        <w:spacing w:line="360" w:lineRule="auto"/>
        <w:rPr>
          <w:rFonts w:ascii="Times New Roman" w:hAnsi="Times New Roman" w:cs="Times New Roman"/>
        </w:rPr>
      </w:pPr>
    </w:p>
    <w:p w14:paraId="7D0B03DF" w14:textId="6A76CC50" w:rsidR="00284209" w:rsidRPr="000D44C0" w:rsidRDefault="00284209" w:rsidP="000D44C0">
      <w:pPr>
        <w:spacing w:line="360" w:lineRule="auto"/>
        <w:rPr>
          <w:rFonts w:ascii="Times New Roman" w:hAnsi="Times New Roman" w:cs="Times New Roman"/>
        </w:rPr>
      </w:pPr>
      <w:r w:rsidRPr="000D44C0">
        <w:rPr>
          <w:rFonts w:ascii="Times New Roman" w:hAnsi="Times New Roman" w:cs="Times New Roman"/>
        </w:rPr>
        <w:t>Whole plant or CBD and THC</w:t>
      </w:r>
    </w:p>
    <w:p w14:paraId="198B9162" w14:textId="32043049" w:rsidR="00284209" w:rsidRDefault="00284209" w:rsidP="000D44C0">
      <w:pPr>
        <w:spacing w:line="360" w:lineRule="auto"/>
        <w:rPr>
          <w:rFonts w:ascii="Times New Roman" w:hAnsi="Times New Roman" w:cs="Times New Roman"/>
        </w:rPr>
      </w:pPr>
      <w:r w:rsidRPr="000D44C0">
        <w:rPr>
          <w:rFonts w:ascii="Times New Roman" w:hAnsi="Times New Roman" w:cs="Times New Roman"/>
        </w:rPr>
        <w:t xml:space="preserve">The case report included a 15-year-old male with ASD treated with the cannabidiol-based extract (CBE) (0.001% THC and 0.02% CBD) </w:t>
      </w:r>
      <w:r w:rsidRPr="000D44C0">
        <w:rPr>
          <w:rFonts w:ascii="Times New Roman" w:hAnsi="Times New Roman" w:cs="Times New Roman"/>
        </w:rPr>
        <w:fldChar w:fldCharType="begin">
          <w:fldData xml:space="preserve">PEVuZE5vdGU+PENpdGU+PEF1dGhvcj5Qb250b248L0F1dGhvcj48WWVhcj4yMDIwPC9ZZWFyPjxS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</w:fldData>
        </w:fldChar>
      </w:r>
      <w:r w:rsidR="0070567C">
        <w:rPr>
          <w:rFonts w:ascii="Times New Roman" w:hAnsi="Times New Roman" w:cs="Times New Roman"/>
        </w:rPr>
        <w:instrText xml:space="preserve"> ADDIN EN.CITE </w:instrText>
      </w:r>
      <w:r w:rsidR="0070567C">
        <w:rPr>
          <w:rFonts w:ascii="Times New Roman" w:hAnsi="Times New Roman" w:cs="Times New Roman"/>
        </w:rPr>
        <w:fldChar w:fldCharType="begin">
          <w:fldData xml:space="preserve">PEVuZE5vdGU+PENpdGU+PEF1dGhvcj5Qb250b248L0F1dGhvcj48WWVhcj4yMDIwPC9ZZWFyPjxS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</w:fldData>
        </w:fldChar>
      </w:r>
      <w:r w:rsidR="0070567C">
        <w:rPr>
          <w:rFonts w:ascii="Times New Roman" w:hAnsi="Times New Roman" w:cs="Times New Roman"/>
        </w:rPr>
        <w:instrText xml:space="preserve"> ADDIN EN.CITE.DATA </w:instrText>
      </w:r>
      <w:r w:rsidR="0070567C">
        <w:rPr>
          <w:rFonts w:ascii="Times New Roman" w:hAnsi="Times New Roman" w:cs="Times New Roman"/>
        </w:rPr>
      </w:r>
      <w:r w:rsidR="0070567C">
        <w:rPr>
          <w:rFonts w:ascii="Times New Roman" w:hAnsi="Times New Roman" w:cs="Times New Roman"/>
        </w:rPr>
        <w:fldChar w:fldCharType="end"/>
      </w:r>
      <w:r w:rsidRPr="000D44C0">
        <w:rPr>
          <w:rFonts w:ascii="Times New Roman" w:hAnsi="Times New Roman" w:cs="Times New Roman"/>
        </w:rPr>
      </w:r>
      <w:r w:rsidRPr="000D44C0">
        <w:rPr>
          <w:rFonts w:ascii="Times New Roman" w:hAnsi="Times New Roman" w:cs="Times New Roman"/>
        </w:rPr>
        <w:fldChar w:fldCharType="separate"/>
      </w:r>
      <w:r w:rsidR="0070567C">
        <w:rPr>
          <w:rFonts w:ascii="Times New Roman" w:hAnsi="Times New Roman" w:cs="Times New Roman"/>
          <w:noProof/>
        </w:rPr>
        <w:t>[2]</w:t>
      </w:r>
      <w:r w:rsidRPr="000D44C0">
        <w:rPr>
          <w:rFonts w:ascii="Times New Roman" w:hAnsi="Times New Roman" w:cs="Times New Roman"/>
        </w:rPr>
        <w:fldChar w:fldCharType="end"/>
      </w:r>
      <w:r w:rsidRPr="000D44C0">
        <w:rPr>
          <w:rFonts w:ascii="Times New Roman" w:hAnsi="Times New Roman" w:cs="Times New Roman"/>
        </w:rPr>
        <w:t xml:space="preserve">. Improvements were seen in anxiety, aggression, irritability, socialization, communication, and sleep and were still evident 2 years after initiation. No adverse effects were reported, and an attempt at weaning off CBE increased irritability and aggressiveness. While partial responses were seen at the initial dose of 0.1 mL twice a day, responses were improved at a dose of 0.2 mL twice a day - suggesting possible benefits of a relatively low dose of CBE </w:t>
      </w:r>
      <w:r w:rsidRPr="000D44C0">
        <w:rPr>
          <w:rFonts w:ascii="Times New Roman" w:hAnsi="Times New Roman" w:cs="Times New Roman"/>
        </w:rPr>
        <w:fldChar w:fldCharType="begin">
          <w:fldData xml:space="preserve">PEVuZE5vdGU+PENpdGU+PEF1dGhvcj5Qb250b248L0F1dGhvcj48WWVhcj4yMDIwPC9ZZWFyPjxS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</w:fldData>
        </w:fldChar>
      </w:r>
      <w:r w:rsidR="0070567C">
        <w:rPr>
          <w:rFonts w:ascii="Times New Roman" w:hAnsi="Times New Roman" w:cs="Times New Roman"/>
        </w:rPr>
        <w:instrText xml:space="preserve"> ADDIN EN.CITE </w:instrText>
      </w:r>
      <w:r w:rsidR="0070567C">
        <w:rPr>
          <w:rFonts w:ascii="Times New Roman" w:hAnsi="Times New Roman" w:cs="Times New Roman"/>
        </w:rPr>
        <w:fldChar w:fldCharType="begin">
          <w:fldData xml:space="preserve">PEVuZE5vdGU+PENpdGU+PEF1dGhvcj5Qb250b248L0F1dGhvcj48WWVhcj4yMDIwPC9ZZWFyPjxS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</w:fldData>
        </w:fldChar>
      </w:r>
      <w:r w:rsidR="0070567C">
        <w:rPr>
          <w:rFonts w:ascii="Times New Roman" w:hAnsi="Times New Roman" w:cs="Times New Roman"/>
        </w:rPr>
        <w:instrText xml:space="preserve"> ADDIN EN.CITE.DATA </w:instrText>
      </w:r>
      <w:r w:rsidR="0070567C">
        <w:rPr>
          <w:rFonts w:ascii="Times New Roman" w:hAnsi="Times New Roman" w:cs="Times New Roman"/>
        </w:rPr>
      </w:r>
      <w:r w:rsidR="0070567C">
        <w:rPr>
          <w:rFonts w:ascii="Times New Roman" w:hAnsi="Times New Roman" w:cs="Times New Roman"/>
        </w:rPr>
        <w:fldChar w:fldCharType="end"/>
      </w:r>
      <w:r w:rsidRPr="000D44C0">
        <w:rPr>
          <w:rFonts w:ascii="Times New Roman" w:hAnsi="Times New Roman" w:cs="Times New Roman"/>
        </w:rPr>
      </w:r>
      <w:r w:rsidRPr="000D44C0">
        <w:rPr>
          <w:rFonts w:ascii="Times New Roman" w:hAnsi="Times New Roman" w:cs="Times New Roman"/>
        </w:rPr>
        <w:fldChar w:fldCharType="separate"/>
      </w:r>
      <w:r w:rsidR="0070567C">
        <w:rPr>
          <w:rFonts w:ascii="Times New Roman" w:hAnsi="Times New Roman" w:cs="Times New Roman"/>
          <w:noProof/>
        </w:rPr>
        <w:t>[2]</w:t>
      </w:r>
      <w:r w:rsidRPr="000D44C0">
        <w:rPr>
          <w:rFonts w:ascii="Times New Roman" w:hAnsi="Times New Roman" w:cs="Times New Roman"/>
        </w:rPr>
        <w:fldChar w:fldCharType="end"/>
      </w:r>
      <w:r w:rsidRPr="000D44C0">
        <w:rPr>
          <w:rFonts w:ascii="Times New Roman" w:hAnsi="Times New Roman" w:cs="Times New Roman"/>
        </w:rPr>
        <w:t>.</w:t>
      </w:r>
    </w:p>
    <w:p w14:paraId="34E0D2DA" w14:textId="77777777" w:rsidR="002E18C3" w:rsidRPr="000D44C0" w:rsidRDefault="002E18C3" w:rsidP="000D44C0">
      <w:pPr>
        <w:spacing w:line="360" w:lineRule="auto"/>
        <w:rPr>
          <w:rFonts w:ascii="Times New Roman" w:hAnsi="Times New Roman" w:cs="Times New Roman"/>
        </w:rPr>
      </w:pPr>
    </w:p>
    <w:p w14:paraId="5EEA4E3B" w14:textId="17BA68CE" w:rsidR="00284209" w:rsidRPr="00316509" w:rsidRDefault="00110213" w:rsidP="000D44C0">
      <w:pPr>
        <w:spacing w:line="360" w:lineRule="auto"/>
        <w:rPr>
          <w:rFonts w:ascii="Times New Roman" w:hAnsi="Times New Roman" w:cs="Times New Roman"/>
          <w:b/>
          <w:bCs/>
        </w:rPr>
      </w:pPr>
      <w:r>
        <w:rPr>
          <w:rFonts w:ascii="Times New Roman" w:hAnsi="Times New Roman" w:cs="Times New Roman"/>
          <w:b/>
          <w:bCs/>
        </w:rPr>
        <w:t>Fragile X Syndrome (</w:t>
      </w:r>
      <w:r w:rsidR="00284209" w:rsidRPr="00316509">
        <w:rPr>
          <w:rFonts w:ascii="Times New Roman" w:hAnsi="Times New Roman" w:cs="Times New Roman"/>
          <w:b/>
          <w:bCs/>
        </w:rPr>
        <w:t>FXS</w:t>
      </w:r>
      <w:r>
        <w:rPr>
          <w:rFonts w:ascii="Times New Roman" w:hAnsi="Times New Roman" w:cs="Times New Roman"/>
          <w:b/>
          <w:bCs/>
        </w:rPr>
        <w:t>)</w:t>
      </w:r>
    </w:p>
    <w:p w14:paraId="5A61FD0B" w14:textId="55EEC2B0" w:rsidR="00284209" w:rsidRDefault="00284209" w:rsidP="000D44C0">
      <w:pPr>
        <w:spacing w:line="360" w:lineRule="auto"/>
        <w:rPr>
          <w:rFonts w:ascii="Times New Roman" w:hAnsi="Times New Roman" w:cs="Times New Roman"/>
        </w:rPr>
      </w:pPr>
      <w:r w:rsidRPr="000D44C0">
        <w:rPr>
          <w:rFonts w:ascii="Times New Roman" w:hAnsi="Times New Roman" w:cs="Times New Roman"/>
        </w:rPr>
        <w:t xml:space="preserve">The case report was part of a case series (n=3), however, only one of the participants was under the age of 19 and eligible for our review. This participant was a 3.5-year-old male who was administered 50mg of CBD per day via an oral CBD paste (18%- 23.5% CBD, 0.03% THC) since 15-months of ag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Tartaglia&lt;/Author&gt;&lt;Year&gt;2019&lt;/Year&gt;&lt;RecNum&gt;172&lt;/RecNum&gt;&lt;DisplayText&gt;[3]&lt;/DisplayText&gt;&lt;record&gt;&lt;rec-number&gt;172&lt;/rec-number&gt;&lt;foreign-keys&gt;&lt;key app="EN" db-id="5apssrvzjdd0vkewxe85ee52p9e2zdxaztwt" timestamp="1629108086"&gt;172&lt;/key&gt;&lt;/foreign-keys&gt;&lt;ref-type name="Journal Article"&gt;17&lt;/ref-type&gt;&lt;contributors&gt;&lt;authors&gt;&lt;author&gt;Tartaglia, N.&lt;/author&gt;&lt;author&gt;Bonn-Miller, M.&lt;/author&gt;&lt;author&gt;Hagerman, R.&lt;/author&gt;&lt;/authors&gt;&lt;/contributors&gt;&lt;titles&gt;&lt;title&gt;Treatment of Fragile X Syndrome with Cannabidiol: A Case Series Study and Brief Review of the Literature&lt;/title&gt;&lt;secondary-title&gt;Cannabis and Cannabinoid Research&lt;/secondary-title&gt;&lt;/titles&gt;&lt;periodical&gt;&lt;full-title&gt;Cannabis and Cannabinoid Research&lt;/full-title&gt;&lt;abbr-2&gt;Cannabis and Cannabinoid Res&lt;/abbr-2&gt;&lt;/periodical&gt;&lt;pages&gt;3-9&lt;/pages&gt;&lt;volume&gt;4&lt;/volume&gt;&lt;number&gt;1&lt;/number&gt;&lt;keywords&gt;&lt;keyword&gt;cannabidiol: cbd: endocannabinoid system: fragile X syndrome: oral solution: adaptive behavior: adult: anxiety: body weight gain: case report: child: child behavior: child development: clinical article: drug mechanism: exploratory behavior: falling: fee&lt;/keyword&gt;&lt;/keywords&gt;&lt;dates&gt;&lt;year&gt;2019&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3]</w:t>
      </w:r>
      <w:r w:rsidRPr="000D44C0">
        <w:rPr>
          <w:rFonts w:ascii="Times New Roman" w:hAnsi="Times New Roman" w:cs="Times New Roman"/>
        </w:rPr>
        <w:fldChar w:fldCharType="end"/>
      </w:r>
      <w:r w:rsidRPr="000D44C0">
        <w:rPr>
          <w:rFonts w:ascii="Times New Roman" w:hAnsi="Times New Roman" w:cs="Times New Roman"/>
        </w:rPr>
        <w:t>. Whilst on CBD treatment</w:t>
      </w:r>
      <w:r w:rsidRPr="000D44C0" w:rsidDel="007D4F28">
        <w:rPr>
          <w:rFonts w:ascii="Times New Roman" w:hAnsi="Times New Roman" w:cs="Times New Roman"/>
        </w:rPr>
        <w:t xml:space="preserve"> </w:t>
      </w:r>
      <w:r w:rsidRPr="000D44C0">
        <w:rPr>
          <w:rFonts w:ascii="Times New Roman" w:hAnsi="Times New Roman" w:cs="Times New Roman"/>
        </w:rPr>
        <w:t xml:space="preserve">parents reported improvements in a range of </w:t>
      </w:r>
      <w:r w:rsidRPr="000D44C0">
        <w:rPr>
          <w:rFonts w:ascii="Times New Roman" w:hAnsi="Times New Roman" w:cs="Times New Roman"/>
          <w:color w:val="000000" w:themeColor="text1"/>
        </w:rPr>
        <w:t xml:space="preserve">parameters, such as feeding, weight gain, oral-motor coordination, motor skills, vocalisation and language skills, willingness to explore new places, a decrease in self-stimulatory behaviour, social avoidance, sensory sensitivities, and hyperactivity. Discontinuation of CBD (at 30 months of age) led to re-emergence of prior symptoms (i.e., anxiety, meltdowns, sleep difficulties), which reduced when CBD treatment was reinitiated at 3 years of age. According to the </w:t>
      </w:r>
      <w:r w:rsidRPr="000D44C0">
        <w:rPr>
          <w:rFonts w:ascii="Times New Roman" w:hAnsi="Times New Roman" w:cs="Times New Roman"/>
        </w:rPr>
        <w:t>Vineland Adaptive Behaviour Scale (VABS), he had also maintained his score from 1 to 3 years of age, indicating an improvement (individuals with FXS tend to have a decrease in adaptive function scores over this time).</w:t>
      </w:r>
      <w:r w:rsidRPr="000D44C0">
        <w:rPr>
          <w:rFonts w:ascii="Times New Roman" w:hAnsi="Times New Roman" w:cs="Times New Roman"/>
          <w:color w:val="FF0000"/>
        </w:rPr>
        <w:t xml:space="preserve"> </w:t>
      </w:r>
      <w:r w:rsidRPr="000D44C0">
        <w:rPr>
          <w:rFonts w:ascii="Times New Roman" w:hAnsi="Times New Roman" w:cs="Times New Roman"/>
        </w:rPr>
        <w:t xml:space="preserve">No adverse events were observed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Tartaglia&lt;/Author&gt;&lt;Year&gt;2019&lt;/Year&gt;&lt;RecNum&gt;172&lt;/RecNum&gt;&lt;DisplayText&gt;[3]&lt;/DisplayText&gt;&lt;record&gt;&lt;rec-number&gt;172&lt;/rec-number&gt;&lt;foreign-keys&gt;&lt;key app="EN" db-id="5apssrvzjdd0vkewxe85ee52p9e2zdxaztwt" timestamp="1629108086"&gt;172&lt;/key&gt;&lt;/foreign-keys&gt;&lt;ref-type name="Journal Article"&gt;17&lt;/ref-type&gt;&lt;contributors&gt;&lt;authors&gt;&lt;author&gt;Tartaglia, N.&lt;/author&gt;&lt;author&gt;Bonn-Miller, M.&lt;/author&gt;&lt;author&gt;Hagerman, R.&lt;/author&gt;&lt;/authors&gt;&lt;/contributors&gt;&lt;titles&gt;&lt;title&gt;Treatment of Fragile X Syndrome with Cannabidiol: A Case Series Study and Brief Review of the Literature&lt;/title&gt;&lt;secondary-title&gt;Cannabis and Cannabinoid Research&lt;/secondary-title&gt;&lt;/titles&gt;&lt;periodical&gt;&lt;full-title&gt;Cannabis and Cannabinoid Research&lt;/full-title&gt;&lt;abbr-2&gt;Cannabis and Cannabinoid Res&lt;/abbr-2&gt;&lt;/periodical&gt;&lt;pages&gt;3-9&lt;/pages&gt;&lt;volume&gt;4&lt;/volume&gt;&lt;number&gt;1&lt;/number&gt;&lt;keywords&gt;&lt;keyword&gt;cannabidiol: cbd: endocannabinoid system: fragile X syndrome: oral solution: adaptive behavior: adult: anxiety: body weight gain: case report: child: child behavior: child development: clinical article: drug mechanism: exploratory behavior: falling: fee&lt;/keyword&gt;&lt;/keywords&gt;&lt;dates&gt;&lt;year&gt;2019&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3]</w:t>
      </w:r>
      <w:r w:rsidRPr="000D44C0">
        <w:rPr>
          <w:rFonts w:ascii="Times New Roman" w:hAnsi="Times New Roman" w:cs="Times New Roman"/>
        </w:rPr>
        <w:fldChar w:fldCharType="end"/>
      </w:r>
      <w:r w:rsidRPr="000D44C0">
        <w:rPr>
          <w:rFonts w:ascii="Times New Roman" w:hAnsi="Times New Roman" w:cs="Times New Roman"/>
        </w:rPr>
        <w:t>.</w:t>
      </w:r>
    </w:p>
    <w:p w14:paraId="15E8B535" w14:textId="77777777" w:rsidR="008E1449" w:rsidRDefault="008E1449" w:rsidP="000D44C0">
      <w:pPr>
        <w:spacing w:line="360" w:lineRule="auto"/>
        <w:rPr>
          <w:rFonts w:ascii="Times New Roman" w:hAnsi="Times New Roman" w:cs="Times New Roman"/>
        </w:rPr>
      </w:pPr>
    </w:p>
    <w:p w14:paraId="0E7516F7" w14:textId="77777777" w:rsidR="00B11C68" w:rsidRDefault="00B11C68">
      <w:pPr>
        <w:rPr>
          <w:rFonts w:ascii="Times New Roman" w:hAnsi="Times New Roman" w:cs="Times New Roman"/>
          <w:i/>
          <w:iCs/>
        </w:rPr>
      </w:pPr>
      <w:r>
        <w:rPr>
          <w:rFonts w:ascii="Times New Roman" w:hAnsi="Times New Roman" w:cs="Times New Roman"/>
          <w:i/>
          <w:iCs/>
        </w:rPr>
        <w:br w:type="page"/>
      </w:r>
    </w:p>
    <w:p w14:paraId="105451B8" w14:textId="797812C5" w:rsidR="008E1449" w:rsidRPr="008E1449" w:rsidRDefault="008E1449" w:rsidP="000D44C0">
      <w:pPr>
        <w:spacing w:line="360" w:lineRule="auto"/>
        <w:rPr>
          <w:rFonts w:ascii="Times New Roman" w:hAnsi="Times New Roman" w:cs="Times New Roman"/>
          <w:i/>
          <w:iCs/>
        </w:rPr>
      </w:pPr>
      <w:r w:rsidRPr="008E1449">
        <w:rPr>
          <w:rFonts w:ascii="Times New Roman" w:hAnsi="Times New Roman" w:cs="Times New Roman"/>
          <w:i/>
          <w:iCs/>
        </w:rPr>
        <w:lastRenderedPageBreak/>
        <w:t>Quality of evidence</w:t>
      </w:r>
    </w:p>
    <w:p w14:paraId="233E41B8" w14:textId="64785680" w:rsidR="008E1449" w:rsidRPr="000D44C0" w:rsidRDefault="008E1449" w:rsidP="000D44C0">
      <w:pPr>
        <w:spacing w:line="360" w:lineRule="auto"/>
        <w:rPr>
          <w:rFonts w:ascii="Times New Roman" w:hAnsi="Times New Roman" w:cs="Times New Roman"/>
        </w:rPr>
      </w:pPr>
      <w:r w:rsidRPr="008E1449">
        <w:rPr>
          <w:rFonts w:ascii="Times New Roman" w:hAnsi="Times New Roman" w:cs="Times New Roman"/>
        </w:rPr>
        <w:t>In the case report, adaptive behaviour and weight were the only outcomes formally measured before and after CBD treatment and not all adaptive behaviour subscales improved with treatment. All other outcome variables were based on parent and clinician observations. The participant in the case study began speech and occupational therapy one month after beginning CBD and sertraline four months after beginning CBD, which may have contributed to the improvements reported.</w:t>
      </w:r>
    </w:p>
    <w:p w14:paraId="43C79312" w14:textId="485FA750" w:rsidR="00284209" w:rsidRPr="000D44C0" w:rsidRDefault="00284209" w:rsidP="000D44C0">
      <w:pPr>
        <w:spacing w:line="360" w:lineRule="auto"/>
        <w:rPr>
          <w:rFonts w:ascii="Times New Roman" w:hAnsi="Times New Roman" w:cs="Times New Roman"/>
        </w:rPr>
      </w:pPr>
    </w:p>
    <w:p w14:paraId="18A28234" w14:textId="4E376D22" w:rsidR="002E18C3" w:rsidRPr="00316509" w:rsidRDefault="002E18C3" w:rsidP="000D44C0">
      <w:pPr>
        <w:spacing w:line="360" w:lineRule="auto"/>
        <w:rPr>
          <w:rFonts w:ascii="Times New Roman" w:hAnsi="Times New Roman" w:cs="Times New Roman"/>
          <w:b/>
          <w:bCs/>
        </w:rPr>
      </w:pPr>
      <w:r w:rsidRPr="00316509">
        <w:rPr>
          <w:rFonts w:ascii="Times New Roman" w:hAnsi="Times New Roman" w:cs="Times New Roman"/>
          <w:b/>
          <w:bCs/>
        </w:rPr>
        <w:t xml:space="preserve">Mood </w:t>
      </w:r>
      <w:r w:rsidR="00110213">
        <w:rPr>
          <w:rFonts w:ascii="Times New Roman" w:hAnsi="Times New Roman" w:cs="Times New Roman"/>
          <w:b/>
          <w:bCs/>
        </w:rPr>
        <w:t>D</w:t>
      </w:r>
      <w:r w:rsidRPr="00316509">
        <w:rPr>
          <w:rFonts w:ascii="Times New Roman" w:hAnsi="Times New Roman" w:cs="Times New Roman"/>
          <w:b/>
          <w:bCs/>
        </w:rPr>
        <w:t>isorders</w:t>
      </w:r>
    </w:p>
    <w:p w14:paraId="629299B5" w14:textId="4E5C56FC" w:rsidR="002E18C3" w:rsidRPr="000D44C0" w:rsidRDefault="002E18C3" w:rsidP="000D44C0">
      <w:pPr>
        <w:spacing w:line="360" w:lineRule="auto"/>
        <w:rPr>
          <w:rFonts w:ascii="Times New Roman" w:hAnsi="Times New Roman" w:cs="Times New Roman"/>
        </w:rPr>
      </w:pPr>
      <w:r w:rsidRPr="000D44C0">
        <w:rPr>
          <w:rFonts w:ascii="Times New Roman" w:hAnsi="Times New Roman" w:cs="Times New Roman"/>
        </w:rPr>
        <w:t xml:space="preserve">A case series (n=5), which included one individual aged 18 years or younger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Gruber&lt;/Author&gt;&lt;Year&gt;1996&lt;/Year&gt;&lt;RecNum&gt;159&lt;/RecNum&gt;&lt;DisplayText&gt;[4]&lt;/DisplayText&gt;&lt;record&gt;&lt;rec-number&gt;159&lt;/rec-number&gt;&lt;foreign-keys&gt;&lt;key app="EN" db-id="5apssrvzjdd0vkewxe85ee52p9e2zdxaztwt" timestamp="1629108086"&gt;159&lt;/key&gt;&lt;/foreign-keys&gt;&lt;ref-type name="Journal Article"&gt;17&lt;/ref-type&gt;&lt;contributors&gt;&lt;authors&gt;&lt;author&gt;Gruber, A. J.&lt;/author&gt;&lt;author&gt;Pope, H. G., Jr.&lt;/author&gt;&lt;author&gt;Brown, M. E.&lt;/author&gt;&lt;/authors&gt;&lt;/contributors&gt;&lt;titles&gt;&lt;title&gt;Do patients use marijuana as an antidepressant?&lt;/title&gt;&lt;secondary-title&gt;Depression&lt;/secondary-title&gt;&lt;/titles&gt;&lt;periodical&gt;&lt;full-title&gt;Depression&lt;/full-title&gt;&lt;abbr-1&gt;Depression&lt;/abbr-1&gt;&lt;abbr-2&gt;Depression&lt;/abbr-2&gt;&lt;/periodical&gt;&lt;pages&gt;77-80&lt;/pages&gt;&lt;volume&gt;4&lt;/volume&gt;&lt;number&gt;2&lt;/number&gt;&lt;keywords&gt;&lt;keyword&gt;Adolescent: Adult: *Affect/de [Drug Effects]: Bipolar Disorder/px [Psychology]: *Depressive Disorder/px [Psychology]: Female: Humans: Male: *Marijuana Abuse/px [Psychology]: *Motivation: Pregnancy: Self Medication/px [Psychology]&lt;/keyword&gt;&lt;/keywords&gt;&lt;dates&gt;&lt;year&gt;1996&lt;/year&gt;&lt;/dates&gt;&lt;urls&gt;&lt;/urls&gt;&lt;electronic-resource-num&gt;https://doi.org/10.1002/(SICI)1522-7162(1996)4:2&amp;lt;77::AID-DEPR7&amp;gt;3.0.CO;2-C&lt;/electronic-resource-num&gt;&lt;research-notes&gt;LC cannot access article. Need to review full paper for ag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4]</w:t>
      </w:r>
      <w:r w:rsidRPr="000D44C0">
        <w:rPr>
          <w:rFonts w:ascii="Times New Roman" w:hAnsi="Times New Roman" w:cs="Times New Roman"/>
        </w:rPr>
        <w:fldChar w:fldCharType="end"/>
      </w:r>
      <w:r w:rsidRPr="000D44C0">
        <w:rPr>
          <w:rFonts w:ascii="Times New Roman" w:hAnsi="Times New Roman" w:cs="Times New Roman"/>
        </w:rPr>
        <w:t>, and a case report</w:t>
      </w:r>
      <w:r w:rsidR="00F8726F">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Laczkovics&lt;/Author&gt;&lt;Year&gt;2021&lt;/Year&gt;&lt;RecNum&gt;167&lt;/RecNum&gt;&lt;DisplayText&gt;[5]&lt;/DisplayText&gt;&lt;record&gt;&lt;rec-number&gt;167&lt;/rec-number&gt;&lt;foreign-keys&gt;&lt;key app="EN" db-id="5apssrvzjdd0vkewxe85ee52p9e2zdxaztwt" timestamp="1629108086"&gt;167&lt;/key&gt;&lt;/foreign-keys&gt;&lt;ref-type name="Journal Article"&gt;17&lt;/ref-type&gt;&lt;contributors&gt;&lt;authors&gt;&lt;author&gt;Laczkovics, Clarissa&lt;/author&gt;&lt;author&gt;Kothgassner, Oswald D.&lt;/author&gt;&lt;author&gt;Felnhofer, Anna&lt;/author&gt;&lt;author&gt;Klier, Claudia M.&lt;/author&gt;&lt;/authors&gt;&lt;/contributors&gt;&lt;titles&gt;&lt;title&gt;Cannabidiol treatment in an adolescent with multiple substance abuse, social anxiety and depression&lt;/title&gt;&lt;secondary-title&gt;Neuropsychiatrie&lt;/secondary-title&gt;&lt;/titles&gt;&lt;periodical&gt;&lt;full-title&gt;Neuropsychiatrie&lt;/full-title&gt;&lt;abbr-1&gt;Neuropsychiatr.&lt;/abbr-1&gt;&lt;abbr-2&gt;Neuropsychiatr&lt;/abbr-2&gt;&lt;/periodical&gt;&lt;pages&gt;31-34&lt;/pages&gt;&lt;volume&gt;35&lt;/volume&gt;&lt;number&gt;1&lt;/number&gt;&lt;keywords&gt;&lt;keyword&gt;Adolescent&lt;/keyword&gt;&lt;keyword&gt;Adoleszenz&lt;/keyword&gt;&lt;keyword&gt;Angst&lt;/keyword&gt;&lt;keyword&gt;Anxiety&lt;/keyword&gt;&lt;keyword&gt;Cannabidiol&lt;/keyword&gt;&lt;keyword&gt;Cannabis&lt;/keyword&gt;&lt;keyword&gt;Case Report&lt;/keyword&gt;&lt;keyword&gt;Child&lt;/keyword&gt;&lt;keyword&gt;Depression&lt;/keyword&gt;&lt;keyword&gt;Humans&lt;/keyword&gt;&lt;keyword&gt;Substance use disorder&lt;/keyword&gt;&lt;keyword&gt;Substance-Related Disorders - diagnosis&lt;/keyword&gt;&lt;keyword&gt;Substanzmißbrauch&lt;/keyword&gt;&lt;/keywords&gt;&lt;dates&gt;&lt;year&gt;2021&lt;/year&gt;&lt;/dates&gt;&lt;pub-location&gt;Germany&lt;/pub-location&gt;&lt;publisher&gt;Springer Vienna&lt;/publisher&gt;&lt;isbn&gt;0948-6259&lt;/isbn&gt;&lt;urls&gt;&lt;/urls&gt;&lt;electronic-resource-num&gt;10.1007/s40211-020-00334-0&lt;/electronic-resource-num&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5]</w:t>
      </w:r>
      <w:r w:rsidRPr="000D44C0">
        <w:rPr>
          <w:rFonts w:ascii="Times New Roman" w:hAnsi="Times New Roman" w:cs="Times New Roman"/>
        </w:rPr>
        <w:fldChar w:fldCharType="end"/>
      </w:r>
      <w:r w:rsidRPr="000D44C0">
        <w:rPr>
          <w:rFonts w:ascii="Times New Roman" w:hAnsi="Times New Roman" w:cs="Times New Roman"/>
        </w:rPr>
        <w:t xml:space="preserve"> suggest marijuana/CBD capsules may improve depressive symptoms in adolescents. Both cases were of 16-year-old males, one who began using marijuana several months after his onset of depressive symptoms in eighth grade, was hospitalised for major depression (first episode) and had a history of dysthymia and ADHD</w:t>
      </w:r>
      <w:r w:rsidR="00F8726F">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Gruber&lt;/Author&gt;&lt;Year&gt;1996&lt;/Year&gt;&lt;RecNum&gt;159&lt;/RecNum&gt;&lt;DisplayText&gt;[4]&lt;/DisplayText&gt;&lt;record&gt;&lt;rec-number&gt;159&lt;/rec-number&gt;&lt;foreign-keys&gt;&lt;key app="EN" db-id="5apssrvzjdd0vkewxe85ee52p9e2zdxaztwt" timestamp="1629108086"&gt;159&lt;/key&gt;&lt;/foreign-keys&gt;&lt;ref-type name="Journal Article"&gt;17&lt;/ref-type&gt;&lt;contributors&gt;&lt;authors&gt;&lt;author&gt;Gruber, A. J.&lt;/author&gt;&lt;author&gt;Pope, H. G., Jr.&lt;/author&gt;&lt;author&gt;Brown, M. E.&lt;/author&gt;&lt;/authors&gt;&lt;/contributors&gt;&lt;titles&gt;&lt;title&gt;Do patients use marijuana as an antidepressant?&lt;/title&gt;&lt;secondary-title&gt;Depression&lt;/secondary-title&gt;&lt;/titles&gt;&lt;periodical&gt;&lt;full-title&gt;Depression&lt;/full-title&gt;&lt;abbr-1&gt;Depression&lt;/abbr-1&gt;&lt;abbr-2&gt;Depression&lt;/abbr-2&gt;&lt;/periodical&gt;&lt;pages&gt;77-80&lt;/pages&gt;&lt;volume&gt;4&lt;/volume&gt;&lt;number&gt;2&lt;/number&gt;&lt;keywords&gt;&lt;keyword&gt;Adolescent: Adult: *Affect/de [Drug Effects]: Bipolar Disorder/px [Psychology]: *Depressive Disorder/px [Psychology]: Female: Humans: Male: *Marijuana Abuse/px [Psychology]: *Motivation: Pregnancy: Self Medication/px [Psychology]&lt;/keyword&gt;&lt;/keywords&gt;&lt;dates&gt;&lt;year&gt;1996&lt;/year&gt;&lt;/dates&gt;&lt;urls&gt;&lt;/urls&gt;&lt;electronic-resource-num&gt;https://doi.org/10.1002/(SICI)1522-7162(1996)4:2&amp;lt;77::AID-DEPR7&amp;gt;3.0.CO;2-C&lt;/electronic-resource-num&gt;&lt;research-notes&gt;LC cannot access article. Need to review full paper for ag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4]</w:t>
      </w:r>
      <w:r w:rsidRPr="000D44C0">
        <w:rPr>
          <w:rFonts w:ascii="Times New Roman" w:hAnsi="Times New Roman" w:cs="Times New Roman"/>
        </w:rPr>
        <w:fldChar w:fldCharType="end"/>
      </w:r>
      <w:r w:rsidRPr="000D44C0">
        <w:rPr>
          <w:rFonts w:ascii="Times New Roman" w:hAnsi="Times New Roman" w:cs="Times New Roman"/>
        </w:rPr>
        <w:t xml:space="preserve">. He self-reported (retrospectively) that his depressive symptoms increased when he was unable to use marijuana; and that marijuana produced a full relief of his symptoms, while fluoxetine only provided partial relief. </w:t>
      </w:r>
    </w:p>
    <w:p w14:paraId="2D1FA55F" w14:textId="3E16BB2F" w:rsidR="002E18C3" w:rsidRDefault="002E18C3" w:rsidP="000D44C0">
      <w:pPr>
        <w:spacing w:line="360" w:lineRule="auto"/>
        <w:rPr>
          <w:rFonts w:ascii="Times New Roman" w:hAnsi="Times New Roman" w:cs="Times New Roman"/>
        </w:rPr>
      </w:pPr>
      <w:r w:rsidRPr="000D44C0">
        <w:rPr>
          <w:rFonts w:ascii="Times New Roman" w:hAnsi="Times New Roman" w:cs="Times New Roman"/>
        </w:rPr>
        <w:t>The other case had several symptoms in addition to severe depression (including paranoia, derealization, attention deficit, social anxiety and social withdrawal, and multiple substance abuse). He was administered CBD capsules for over 6 months (increased from 50mg twice a day to 300mg twice a day over the first three weeks)</w:t>
      </w:r>
      <w:r w:rsidR="00F8726F">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Laczkovics&lt;/Author&gt;&lt;Year&gt;2021&lt;/Year&gt;&lt;RecNum&gt;167&lt;/RecNum&gt;&lt;DisplayText&gt;[5]&lt;/DisplayText&gt;&lt;record&gt;&lt;rec-number&gt;167&lt;/rec-number&gt;&lt;foreign-keys&gt;&lt;key app="EN" db-id="5apssrvzjdd0vkewxe85ee52p9e2zdxaztwt" timestamp="1629108086"&gt;167&lt;/key&gt;&lt;/foreign-keys&gt;&lt;ref-type name="Journal Article"&gt;17&lt;/ref-type&gt;&lt;contributors&gt;&lt;authors&gt;&lt;author&gt;Laczkovics, Clarissa&lt;/author&gt;&lt;author&gt;Kothgassner, Oswald D.&lt;/author&gt;&lt;author&gt;Felnhofer, Anna&lt;/author&gt;&lt;author&gt;Klier, Claudia M.&lt;/author&gt;&lt;/authors&gt;&lt;/contributors&gt;&lt;titles&gt;&lt;title&gt;Cannabidiol treatment in an adolescent with multiple substance abuse, social anxiety and depression&lt;/title&gt;&lt;secondary-title&gt;Neuropsychiatrie&lt;/secondary-title&gt;&lt;/titles&gt;&lt;periodical&gt;&lt;full-title&gt;Neuropsychiatrie&lt;/full-title&gt;&lt;abbr-1&gt;Neuropsychiatr.&lt;/abbr-1&gt;&lt;abbr-2&gt;Neuropsychiatr&lt;/abbr-2&gt;&lt;/periodical&gt;&lt;pages&gt;31-34&lt;/pages&gt;&lt;volume&gt;35&lt;/volume&gt;&lt;number&gt;1&lt;/number&gt;&lt;keywords&gt;&lt;keyword&gt;Adolescent&lt;/keyword&gt;&lt;keyword&gt;Adoleszenz&lt;/keyword&gt;&lt;keyword&gt;Angst&lt;/keyword&gt;&lt;keyword&gt;Anxiety&lt;/keyword&gt;&lt;keyword&gt;Cannabidiol&lt;/keyword&gt;&lt;keyword&gt;Cannabis&lt;/keyword&gt;&lt;keyword&gt;Case Report&lt;/keyword&gt;&lt;keyword&gt;Child&lt;/keyword&gt;&lt;keyword&gt;Depression&lt;/keyword&gt;&lt;keyword&gt;Humans&lt;/keyword&gt;&lt;keyword&gt;Substance use disorder&lt;/keyword&gt;&lt;keyword&gt;Substance-Related Disorders - diagnosis&lt;/keyword&gt;&lt;keyword&gt;Substanzmißbrauch&lt;/keyword&gt;&lt;/keywords&gt;&lt;dates&gt;&lt;year&gt;2021&lt;/year&gt;&lt;/dates&gt;&lt;pub-location&gt;Germany&lt;/pub-location&gt;&lt;publisher&gt;Springer Vienna&lt;/publisher&gt;&lt;isbn&gt;0948-6259&lt;/isbn&gt;&lt;urls&gt;&lt;/urls&gt;&lt;electronic-resource-num&gt;10.1007/s40211-020-00334-0&lt;/electronic-resource-num&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5]</w:t>
      </w:r>
      <w:r w:rsidRPr="000D44C0">
        <w:rPr>
          <w:rFonts w:ascii="Times New Roman" w:hAnsi="Times New Roman" w:cs="Times New Roman"/>
        </w:rPr>
        <w:fldChar w:fldCharType="end"/>
      </w:r>
      <w:r w:rsidRPr="000D44C0">
        <w:rPr>
          <w:rFonts w:ascii="Times New Roman" w:hAnsi="Times New Roman" w:cs="Times New Roman"/>
        </w:rPr>
        <w:t>. Over this time, his depressive and anxiety symptoms gradually improved, his risk of psychosis reduced, and he reported no adverse events. After the first 3 weeks of CBD treatment, he requested to cease his antidepressant medication (Sertraline), which led to no difference in mood or anxiety symptoms. He also ceased abusing drugs, including THC, with no observed withdrawal symptoms; however, his improvement in paranoid and dissociative symptoms may be attributed to the cessation of THC</w:t>
      </w:r>
      <w:r w:rsidR="00F8726F">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Laczkovics&lt;/Author&gt;&lt;Year&gt;2021&lt;/Year&gt;&lt;RecNum&gt;167&lt;/RecNum&gt;&lt;DisplayText&gt;[5]&lt;/DisplayText&gt;&lt;record&gt;&lt;rec-number&gt;167&lt;/rec-number&gt;&lt;foreign-keys&gt;&lt;key app="EN" db-id="5apssrvzjdd0vkewxe85ee52p9e2zdxaztwt" timestamp="1629108086"&gt;167&lt;/key&gt;&lt;/foreign-keys&gt;&lt;ref-type name="Journal Article"&gt;17&lt;/ref-type&gt;&lt;contributors&gt;&lt;authors&gt;&lt;author&gt;Laczkovics, Clarissa&lt;/author&gt;&lt;author&gt;Kothgassner, Oswald D.&lt;/author&gt;&lt;author&gt;Felnhofer, Anna&lt;/author&gt;&lt;author&gt;Klier, Claudia M.&lt;/author&gt;&lt;/authors&gt;&lt;/contributors&gt;&lt;titles&gt;&lt;title&gt;Cannabidiol treatment in an adolescent with multiple substance abuse, social anxiety and depression&lt;/title&gt;&lt;secondary-title&gt;Neuropsychiatrie&lt;/secondary-title&gt;&lt;/titles&gt;&lt;periodical&gt;&lt;full-title&gt;Neuropsychiatrie&lt;/full-title&gt;&lt;abbr-1&gt;Neuropsychiatr.&lt;/abbr-1&gt;&lt;abbr-2&gt;Neuropsychiatr&lt;/abbr-2&gt;&lt;/periodical&gt;&lt;pages&gt;31-34&lt;/pages&gt;&lt;volume&gt;35&lt;/volume&gt;&lt;number&gt;1&lt;/number&gt;&lt;keywords&gt;&lt;keyword&gt;Adolescent&lt;/keyword&gt;&lt;keyword&gt;Adoleszenz&lt;/keyword&gt;&lt;keyword&gt;Angst&lt;/keyword&gt;&lt;keyword&gt;Anxiety&lt;/keyword&gt;&lt;keyword&gt;Cannabidiol&lt;/keyword&gt;&lt;keyword&gt;Cannabis&lt;/keyword&gt;&lt;keyword&gt;Case Report&lt;/keyword&gt;&lt;keyword&gt;Child&lt;/keyword&gt;&lt;keyword&gt;Depression&lt;/keyword&gt;&lt;keyword&gt;Humans&lt;/keyword&gt;&lt;keyword&gt;Substance use disorder&lt;/keyword&gt;&lt;keyword&gt;Substance-Related Disorders - diagnosis&lt;/keyword&gt;&lt;keyword&gt;Substanzmißbrauch&lt;/keyword&gt;&lt;/keywords&gt;&lt;dates&gt;&lt;year&gt;2021&lt;/year&gt;&lt;/dates&gt;&lt;pub-location&gt;Germany&lt;/pub-location&gt;&lt;publisher&gt;Springer Vienna&lt;/publisher&gt;&lt;isbn&gt;0948-6259&lt;/isbn&gt;&lt;urls&gt;&lt;/urls&gt;&lt;electronic-resource-num&gt;10.1007/s40211-020-00334-0&lt;/electronic-resource-num&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5]</w:t>
      </w:r>
      <w:r w:rsidRPr="000D44C0">
        <w:rPr>
          <w:rFonts w:ascii="Times New Roman" w:hAnsi="Times New Roman" w:cs="Times New Roman"/>
        </w:rPr>
        <w:fldChar w:fldCharType="end"/>
      </w:r>
      <w:r w:rsidRPr="000D44C0">
        <w:rPr>
          <w:rFonts w:ascii="Times New Roman" w:hAnsi="Times New Roman" w:cs="Times New Roman"/>
        </w:rPr>
        <w:t>.</w:t>
      </w:r>
    </w:p>
    <w:p w14:paraId="4C8B9D04" w14:textId="77777777" w:rsidR="007D1EAD" w:rsidRDefault="007D1EAD" w:rsidP="000D44C0">
      <w:pPr>
        <w:spacing w:line="360" w:lineRule="auto"/>
        <w:rPr>
          <w:rFonts w:ascii="Times New Roman" w:hAnsi="Times New Roman" w:cs="Times New Roman"/>
          <w:i/>
          <w:iCs/>
        </w:rPr>
      </w:pPr>
    </w:p>
    <w:p w14:paraId="3BEF1EBF" w14:textId="70FA473B" w:rsidR="007D1EAD" w:rsidRPr="007D1EAD" w:rsidRDefault="007D1EAD" w:rsidP="000D44C0">
      <w:pPr>
        <w:spacing w:line="360" w:lineRule="auto"/>
        <w:rPr>
          <w:rFonts w:ascii="Times New Roman" w:hAnsi="Times New Roman" w:cs="Times New Roman"/>
          <w:i/>
          <w:iCs/>
        </w:rPr>
      </w:pPr>
      <w:r w:rsidRPr="007D1EAD">
        <w:rPr>
          <w:rFonts w:ascii="Times New Roman" w:hAnsi="Times New Roman" w:cs="Times New Roman"/>
          <w:i/>
          <w:iCs/>
        </w:rPr>
        <w:t>Quality of Evidence</w:t>
      </w:r>
    </w:p>
    <w:p w14:paraId="63B12698" w14:textId="42242211" w:rsidR="007D1EAD" w:rsidRPr="007D1EAD" w:rsidRDefault="007D1EAD" w:rsidP="007D1EAD">
      <w:pPr>
        <w:spacing w:line="360" w:lineRule="auto"/>
        <w:rPr>
          <w:rFonts w:ascii="Times New Roman" w:hAnsi="Times New Roman" w:cs="Times New Roman"/>
        </w:rPr>
      </w:pPr>
      <w:r w:rsidRPr="007D1EAD">
        <w:rPr>
          <w:rFonts w:ascii="Times New Roman" w:hAnsi="Times New Roman" w:cs="Times New Roman"/>
        </w:rPr>
        <w:t xml:space="preserve">The case series included only one participant aged 18 years or younger and only briefly mentioned the patient’s medical history. The authors did not formally administer and control the marijuana dose or assess the patient’s symptoms. Rather, the report is based on the patient self-medicating and self-reporting improvements. It is unclear whether the reported </w:t>
      </w:r>
      <w:r w:rsidRPr="007D1EAD">
        <w:rPr>
          <w:rFonts w:ascii="Times New Roman" w:hAnsi="Times New Roman" w:cs="Times New Roman"/>
        </w:rPr>
        <w:lastRenderedPageBreak/>
        <w:t>improvement in mood extended beyond the temporary euphoric effects of acute intoxication. Finally, the patient met DMS-IV criteria for cannabis or polysubstance dependence (the authors do not specify) and therefore his report in mood changes might have been confounded by his drug-seeking behaviour</w:t>
      </w:r>
      <w:r w:rsidR="00950983">
        <w:rPr>
          <w:rFonts w:ascii="Times New Roman" w:hAnsi="Times New Roman" w:cs="Times New Roman"/>
        </w:rPr>
        <w:t xml:space="preserve"> </w:t>
      </w:r>
      <w:r w:rsidR="00950983">
        <w:rPr>
          <w:rFonts w:ascii="Times New Roman" w:hAnsi="Times New Roman" w:cs="Times New Roman"/>
        </w:rPr>
        <w:fldChar w:fldCharType="begin"/>
      </w:r>
      <w:r w:rsidR="00950983">
        <w:rPr>
          <w:rFonts w:ascii="Times New Roman" w:hAnsi="Times New Roman" w:cs="Times New Roman"/>
        </w:rPr>
        <w:instrText xml:space="preserve"> ADDIN EN.CITE &lt;EndNote&gt;&lt;Cite&gt;&lt;Author&gt;Gruber&lt;/Author&gt;&lt;Year&gt;1996&lt;/Year&gt;&lt;RecNum&gt;159&lt;/RecNum&gt;&lt;DisplayText&gt;[4]&lt;/DisplayText&gt;&lt;record&gt;&lt;rec-number&gt;159&lt;/rec-number&gt;&lt;foreign-keys&gt;&lt;key app="EN" db-id="5apssrvzjdd0vkewxe85ee52p9e2zdxaztwt" timestamp="1629108086"&gt;159&lt;/key&gt;&lt;/foreign-keys&gt;&lt;ref-type name="Journal Article"&gt;17&lt;/ref-type&gt;&lt;contributors&gt;&lt;authors&gt;&lt;author&gt;Gruber, A. J.&lt;/author&gt;&lt;author&gt;Pope, H. G., Jr.&lt;/author&gt;&lt;author&gt;Brown, M. E.&lt;/author&gt;&lt;/authors&gt;&lt;/contributors&gt;&lt;titles&gt;&lt;title&gt;Do patients use marijuana as an antidepressant?&lt;/title&gt;&lt;secondary-title&gt;Depression&lt;/secondary-title&gt;&lt;/titles&gt;&lt;periodical&gt;&lt;full-title&gt;Depression&lt;/full-title&gt;&lt;abbr-1&gt;Depression&lt;/abbr-1&gt;&lt;abbr-2&gt;Depression&lt;/abbr-2&gt;&lt;/periodical&gt;&lt;pages&gt;77-80&lt;/pages&gt;&lt;volume&gt;4&lt;/volume&gt;&lt;number&gt;2&lt;/number&gt;&lt;keywords&gt;&lt;keyword&gt;Adolescent: Adult: *Affect/de [Drug Effects]: Bipolar Disorder/px [Psychology]: *Depressive Disorder/px [Psychology]: Female: Humans: Male: *Marijuana Abuse/px [Psychology]: *Motivation: Pregnancy: Self Medication/px [Psychology]&lt;/keyword&gt;&lt;/keywords&gt;&lt;dates&gt;&lt;year&gt;1996&lt;/year&gt;&lt;/dates&gt;&lt;urls&gt;&lt;/urls&gt;&lt;electronic-resource-num&gt;https://doi.org/10.1002/(SICI)1522-7162(1996)4:2&amp;lt;77::AID-DEPR7&amp;gt;3.0.CO;2-C&lt;/electronic-resource-num&gt;&lt;research-notes&gt;LC cannot access article. Need to review full paper for age&lt;/research-notes&gt;&lt;/record&gt;&lt;/Cite&gt;&lt;/EndNote&gt;</w:instrText>
      </w:r>
      <w:r w:rsidR="00950983">
        <w:rPr>
          <w:rFonts w:ascii="Times New Roman" w:hAnsi="Times New Roman" w:cs="Times New Roman"/>
        </w:rPr>
        <w:fldChar w:fldCharType="separate"/>
      </w:r>
      <w:r w:rsidR="00950983">
        <w:rPr>
          <w:rFonts w:ascii="Times New Roman" w:hAnsi="Times New Roman" w:cs="Times New Roman"/>
          <w:noProof/>
        </w:rPr>
        <w:t>[4]</w:t>
      </w:r>
      <w:r w:rsidR="00950983">
        <w:rPr>
          <w:rFonts w:ascii="Times New Roman" w:hAnsi="Times New Roman" w:cs="Times New Roman"/>
        </w:rPr>
        <w:fldChar w:fldCharType="end"/>
      </w:r>
      <w:r w:rsidRPr="007D1EAD">
        <w:rPr>
          <w:rFonts w:ascii="Times New Roman" w:hAnsi="Times New Roman" w:cs="Times New Roman"/>
        </w:rPr>
        <w:t xml:space="preserve">. </w:t>
      </w:r>
    </w:p>
    <w:p w14:paraId="1C8AD407" w14:textId="324E4A40" w:rsidR="007D1EAD" w:rsidRPr="000D44C0" w:rsidRDefault="007D1EAD" w:rsidP="007D1EAD">
      <w:pPr>
        <w:spacing w:line="360" w:lineRule="auto"/>
        <w:rPr>
          <w:rFonts w:ascii="Times New Roman" w:hAnsi="Times New Roman" w:cs="Times New Roman"/>
        </w:rPr>
      </w:pPr>
      <w:r w:rsidRPr="007D1EAD">
        <w:rPr>
          <w:rFonts w:ascii="Times New Roman" w:hAnsi="Times New Roman" w:cs="Times New Roman"/>
        </w:rPr>
        <w:t>The young man in the second case report had several co-occurring mental illnesses, including multiple substance abuse so, like the above patient, self-reports of improved mood could be confounded by his drug-seeking behaviour. He also received talk therapy during treatment with CBD, which may have contributed to the improvement in mood. The quality of this case report was better than the first: CBD was formally administered and controlled, and the authors used validated assessments pre</w:t>
      </w:r>
      <w:r w:rsidR="00084C31">
        <w:rPr>
          <w:rFonts w:ascii="Times New Roman" w:hAnsi="Times New Roman" w:cs="Times New Roman"/>
        </w:rPr>
        <w:t>-</w:t>
      </w:r>
      <w:r w:rsidRPr="007D1EAD">
        <w:rPr>
          <w:rFonts w:ascii="Times New Roman" w:hAnsi="Times New Roman" w:cs="Times New Roman"/>
        </w:rPr>
        <w:t xml:space="preserve"> and post-administration. However, more information was needed about the patient’s history.</w:t>
      </w:r>
    </w:p>
    <w:p w14:paraId="7A171521" w14:textId="3E556A6E" w:rsidR="002E18C3" w:rsidRPr="000D44C0" w:rsidRDefault="002E18C3" w:rsidP="000D44C0">
      <w:pPr>
        <w:spacing w:line="360" w:lineRule="auto"/>
        <w:rPr>
          <w:rFonts w:ascii="Times New Roman" w:hAnsi="Times New Roman" w:cs="Times New Roman"/>
        </w:rPr>
      </w:pPr>
    </w:p>
    <w:p w14:paraId="6DE0D2B4" w14:textId="6B9B98BC" w:rsidR="000D44C0" w:rsidRPr="00316509" w:rsidRDefault="000D44C0" w:rsidP="000D44C0">
      <w:pPr>
        <w:spacing w:line="360" w:lineRule="auto"/>
        <w:rPr>
          <w:rFonts w:ascii="Times New Roman" w:hAnsi="Times New Roman" w:cs="Times New Roman"/>
          <w:b/>
          <w:bCs/>
        </w:rPr>
      </w:pPr>
      <w:r w:rsidRPr="00316509">
        <w:rPr>
          <w:rFonts w:ascii="Times New Roman" w:hAnsi="Times New Roman" w:cs="Times New Roman"/>
          <w:b/>
          <w:bCs/>
        </w:rPr>
        <w:t xml:space="preserve">Anxiety </w:t>
      </w:r>
      <w:r w:rsidR="00110213">
        <w:rPr>
          <w:rFonts w:ascii="Times New Roman" w:hAnsi="Times New Roman" w:cs="Times New Roman"/>
          <w:b/>
          <w:bCs/>
        </w:rPr>
        <w:t>D</w:t>
      </w:r>
      <w:r w:rsidRPr="00316509">
        <w:rPr>
          <w:rFonts w:ascii="Times New Roman" w:hAnsi="Times New Roman" w:cs="Times New Roman"/>
          <w:b/>
          <w:bCs/>
        </w:rPr>
        <w:t>isorders</w:t>
      </w:r>
    </w:p>
    <w:p w14:paraId="2BF06CE5" w14:textId="5A0D25B9" w:rsidR="000D44C0" w:rsidRPr="000D44C0" w:rsidRDefault="000D44C0" w:rsidP="000D44C0">
      <w:pPr>
        <w:spacing w:line="360" w:lineRule="auto"/>
        <w:rPr>
          <w:rFonts w:ascii="Times New Roman" w:hAnsi="Times New Roman" w:cs="Times New Roman"/>
        </w:rPr>
      </w:pPr>
      <w:r w:rsidRPr="000D44C0">
        <w:rPr>
          <w:rFonts w:ascii="Times New Roman" w:hAnsi="Times New Roman" w:cs="Times New Roman"/>
        </w:rPr>
        <w:t xml:space="preserve">The 14-year-old girl with specific phobia (i.e., medical procedures, receiving injections, seeing blood, animals) and social phobia was administered CBD capsules for 26 weeks (dosage 100mg/d to 600mg over 19 weeks). Although the case still met DSM-IV diagnostic criteria for both phobias following treatment, there was a reduction in symptom expression, and a decrease on the Clinical Global Impression Severity Scale (CGI-S), suggesting improvement in symptoms but not remission of the phobias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Klier&lt;/Author&gt;&lt;Year&gt;2020&lt;/Year&gt;&lt;RecNum&gt;164&lt;/RecNum&gt;&lt;DisplayText&gt;[6]&lt;/DisplayText&gt;&lt;record&gt;&lt;rec-number&gt;164&lt;/rec-number&gt;&lt;foreign-keys&gt;&lt;key app="EN" db-id="5apssrvzjdd0vkewxe85ee52p9e2zdxaztwt" timestamp="1629108086"&gt;164&lt;/key&gt;&lt;/foreign-keys&gt;&lt;ref-type name="Journal Article"&gt;17&lt;/ref-type&gt;&lt;contributors&gt;&lt;authors&gt;&lt;author&gt;Klier, Claudia M.&lt;/author&gt;&lt;author&gt;de Gier, Charlotte&lt;/author&gt;&lt;author&gt;Felnhofer, Anna&lt;/author&gt;&lt;author&gt;Laczkovics, Clarissa&lt;/author&gt;&lt;author&gt;Amminger, Paul G.&lt;/author&gt;&lt;/authors&gt;&lt;/contributors&gt;&lt;titles&gt;&lt;title&gt;A Case Report of Cannabidiol Treatment of a Crohn&amp;apos;s Disease Patient With Anxiety Disorder&lt;/title&gt;&lt;secondary-title&gt;Journal of Clinical Psychopharmacology&lt;/secondary-title&gt;&lt;/titles&gt;&lt;periodical&gt;&lt;full-title&gt;Journal of Clinical Psychopharmacology&lt;/full-title&gt;&lt;abbr-1&gt;J. Clin. Psychopharmacol.&lt;/abbr-1&gt;&lt;abbr-2&gt;J Clin Psychopharmacol&lt;/abbr-2&gt;&lt;/periodical&gt;&lt;pages&gt;90-92&lt;/pages&gt;&lt;volume&gt;40&lt;/volume&gt;&lt;number&gt;1&lt;/number&gt;&lt;keywords&gt;&lt;keyword&gt;Adolescent&lt;/keyword&gt;&lt;keyword&gt;Anxiety Disorders - drug therapy&lt;/keyword&gt;&lt;keyword&gt;Anxiety Disorders - etiology&lt;/keyword&gt;&lt;keyword&gt;Cannabidiol - administration &amp;amp; dosage&lt;/keyword&gt;&lt;keyword&gt;Cannabidiol - pharmacology&lt;/keyword&gt;&lt;keyword&gt;Cannabinoid Receptor Agonists - administration &amp;amp; dosage&lt;/keyword&gt;&lt;keyword&gt;Cannabinoid Receptor Agonists - pharmacology&lt;/keyword&gt;&lt;keyword&gt;Crohn Disease - complications&lt;/keyword&gt;&lt;keyword&gt;Crohn Disease - drug therapy&lt;/keyword&gt;&lt;keyword&gt;Female&lt;/keyword&gt;&lt;keyword&gt;Humans&lt;/keyword&gt;&lt;/keywords&gt;&lt;dates&gt;&lt;year&gt;2020&lt;/year&gt;&lt;/dates&gt;&lt;pub-location&gt;United States&lt;/pub-location&gt;&lt;isbn&gt;0271-0749&lt;/isbn&gt;&lt;urls&gt;&lt;/urls&gt;&lt;electronic-resource-num&gt;10.1097/JCP.0000000000001152&lt;/electronic-resource-num&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6]</w:t>
      </w:r>
      <w:r w:rsidRPr="000D44C0">
        <w:rPr>
          <w:rFonts w:ascii="Times New Roman" w:hAnsi="Times New Roman" w:cs="Times New Roman"/>
        </w:rPr>
        <w:fldChar w:fldCharType="end"/>
      </w:r>
      <w:r w:rsidRPr="000D44C0">
        <w:rPr>
          <w:rFonts w:ascii="Times New Roman" w:hAnsi="Times New Roman" w:cs="Times New Roman"/>
        </w:rPr>
        <w:t>. Adverse effects were not mentioned.</w:t>
      </w:r>
    </w:p>
    <w:p w14:paraId="23AF39E4" w14:textId="6A65047F" w:rsidR="000D44C0" w:rsidRDefault="000D44C0" w:rsidP="000D44C0">
      <w:pPr>
        <w:spacing w:line="360" w:lineRule="auto"/>
        <w:rPr>
          <w:rFonts w:ascii="Times New Roman" w:hAnsi="Times New Roman" w:cs="Times New Roman"/>
        </w:rPr>
      </w:pPr>
    </w:p>
    <w:p w14:paraId="090433D4" w14:textId="4D3AE5D8" w:rsidR="00DC7564" w:rsidRDefault="00DC7564" w:rsidP="000D44C0">
      <w:pPr>
        <w:spacing w:line="360" w:lineRule="auto"/>
        <w:rPr>
          <w:rFonts w:ascii="Times New Roman" w:hAnsi="Times New Roman" w:cs="Times New Roman"/>
          <w:i/>
          <w:iCs/>
        </w:rPr>
      </w:pPr>
      <w:r>
        <w:rPr>
          <w:rFonts w:ascii="Times New Roman" w:hAnsi="Times New Roman" w:cs="Times New Roman"/>
          <w:i/>
          <w:iCs/>
        </w:rPr>
        <w:t>Quality of evidence</w:t>
      </w:r>
    </w:p>
    <w:p w14:paraId="2D0D4BE1" w14:textId="4CAF44F8" w:rsidR="00DC7564" w:rsidRPr="00DC7564" w:rsidRDefault="00DC7564" w:rsidP="000D44C0">
      <w:pPr>
        <w:spacing w:line="360" w:lineRule="auto"/>
        <w:rPr>
          <w:rFonts w:ascii="Times New Roman" w:hAnsi="Times New Roman" w:cs="Times New Roman"/>
        </w:rPr>
      </w:pPr>
      <w:r w:rsidRPr="00DC7564">
        <w:rPr>
          <w:rFonts w:ascii="Times New Roman" w:hAnsi="Times New Roman" w:cs="Times New Roman"/>
        </w:rPr>
        <w:t>The patient described in the case report had additional health problems (Crohn’s disease) and was self-medicating with her source of CBD before moving to the product provided by the authors and it’s unclear whether there was a washout period between products.</w:t>
      </w:r>
    </w:p>
    <w:p w14:paraId="406A75BF" w14:textId="77777777" w:rsidR="00DB4ACD" w:rsidRPr="000D44C0" w:rsidRDefault="00DB4ACD" w:rsidP="000D44C0">
      <w:pPr>
        <w:spacing w:line="360" w:lineRule="auto"/>
        <w:rPr>
          <w:rFonts w:ascii="Times New Roman" w:hAnsi="Times New Roman" w:cs="Times New Roman"/>
        </w:rPr>
      </w:pPr>
    </w:p>
    <w:p w14:paraId="119E5882" w14:textId="02A8B037" w:rsidR="000D44C0" w:rsidRPr="00316509" w:rsidRDefault="00110213" w:rsidP="000D44C0">
      <w:pPr>
        <w:spacing w:line="360" w:lineRule="auto"/>
        <w:rPr>
          <w:rFonts w:ascii="Times New Roman" w:hAnsi="Times New Roman" w:cs="Times New Roman"/>
          <w:b/>
          <w:bCs/>
        </w:rPr>
      </w:pPr>
      <w:r>
        <w:rPr>
          <w:rFonts w:ascii="Times New Roman" w:hAnsi="Times New Roman" w:cs="Times New Roman"/>
          <w:b/>
          <w:bCs/>
        </w:rPr>
        <w:t>Post-Traumatic Stress Disorder (</w:t>
      </w:r>
      <w:r w:rsidR="000D44C0" w:rsidRPr="00316509">
        <w:rPr>
          <w:rFonts w:ascii="Times New Roman" w:hAnsi="Times New Roman" w:cs="Times New Roman"/>
          <w:b/>
          <w:bCs/>
        </w:rPr>
        <w:t>PTSD</w:t>
      </w:r>
      <w:r>
        <w:rPr>
          <w:rFonts w:ascii="Times New Roman" w:hAnsi="Times New Roman" w:cs="Times New Roman"/>
          <w:b/>
          <w:bCs/>
        </w:rPr>
        <w:t>)</w:t>
      </w:r>
    </w:p>
    <w:p w14:paraId="0DF841BA" w14:textId="40FFB868" w:rsidR="000D44C0" w:rsidRPr="000D44C0" w:rsidRDefault="000D44C0" w:rsidP="000D44C0">
      <w:pPr>
        <w:spacing w:line="360" w:lineRule="auto"/>
        <w:rPr>
          <w:rFonts w:ascii="Times New Roman" w:hAnsi="Times New Roman" w:cs="Times New Roman"/>
        </w:rPr>
      </w:pPr>
      <w:r w:rsidRPr="000D44C0">
        <w:rPr>
          <w:rFonts w:ascii="Times New Roman" w:hAnsi="Times New Roman" w:cs="Times New Roman"/>
        </w:rPr>
        <w:t>Two cases reported in the same article (11-year-old female, and 3-year-10-month-old male) were orally administered Dronabinol (THC) after suffering physical trauma as a result of traffic accidents, which according to parental and clinical reports resulted in improved PTSD reactions (e.g. ate more, more accessible/open to therapy, was happier)</w:t>
      </w:r>
      <w:r w:rsidR="00084C31">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Lorenz&lt;/Author&gt;&lt;Year&gt;2004&lt;/Year&gt;&lt;RecNum&gt;168&lt;/RecNum&gt;&lt;DisplayText&gt;[7]&lt;/DisplayText&gt;&lt;record&gt;&lt;rec-number&gt;168&lt;/rec-number&gt;&lt;foreign-keys&gt;&lt;key app="EN" db-id="5apssrvzjdd0vkewxe85ee52p9e2zdxaztwt" timestamp="1629108086"&gt;168&lt;/key&gt;&lt;/foreign-keys&gt;&lt;ref-type name="Journal Article"&gt;17&lt;/ref-type&gt;&lt;contributors&gt;&lt;authors&gt;&lt;author&gt;Lorenz, R.&lt;/author&gt;&lt;/authors&gt;&lt;/contributors&gt;&lt;titles&gt;&lt;title&gt;On the application of cannabis in paediatrics and epileptology&lt;/title&gt;&lt;secondary-title&gt;Neuro Endocrinology letters&lt;/secondary-title&gt;&lt;/titles&gt;&lt;periodical&gt;&lt;full-title&gt;Neuro Endocrinology Letters&lt;/full-title&gt;&lt;abbr-1&gt;Neuro Endocrinol. Lett.&lt;/abbr-1&gt;&lt;abbr-2&gt;Neuro Endocrinol Lett&lt;/abbr-2&gt;&lt;/periodical&gt;&lt;pages&gt;40-44&lt;/pages&gt;&lt;volume&gt;25&lt;/volume&gt;&lt;keywords&gt;&lt;keyword&gt;adolescent: article: case report: child: eating disorder/dt [Drug Therapy]: eating disorder/et [Etiology]: epilepsy/co [Complication]: epilepsy/dt [Drug Therapy]: female: human: male: neuronal ceroid lipofuscinosis/co [Complication]: neuronal ceroid lip&lt;/keyword&gt;&lt;/keywords&gt;&lt;dates&gt;&lt;year&gt;2004&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7]</w:t>
      </w:r>
      <w:r w:rsidRPr="000D44C0">
        <w:rPr>
          <w:rFonts w:ascii="Times New Roman" w:hAnsi="Times New Roman" w:cs="Times New Roman"/>
        </w:rPr>
        <w:fldChar w:fldCharType="end"/>
      </w:r>
      <w:r w:rsidRPr="000D44C0">
        <w:rPr>
          <w:rFonts w:ascii="Times New Roman" w:hAnsi="Times New Roman" w:cs="Times New Roman"/>
        </w:rPr>
        <w:t xml:space="preserve">.  However, when given a higher dose the 11-year-old demonstrated verbal inhibition (sexual content) and </w:t>
      </w:r>
      <w:r w:rsidRPr="000D44C0">
        <w:rPr>
          <w:rFonts w:ascii="Times New Roman" w:hAnsi="Times New Roman" w:cs="Times New Roman"/>
        </w:rPr>
        <w:lastRenderedPageBreak/>
        <w:t xml:space="preserve">associative thinking. The 11-year-old discontinued treatment after three months, with no signs of withdrawal, while mood improved, and weight remained stable. </w:t>
      </w:r>
    </w:p>
    <w:p w14:paraId="07FE3179" w14:textId="207A59CE" w:rsidR="000D44C0" w:rsidRDefault="000D44C0" w:rsidP="000D44C0">
      <w:pPr>
        <w:spacing w:line="360" w:lineRule="auto"/>
        <w:rPr>
          <w:rFonts w:ascii="Times New Roman" w:hAnsi="Times New Roman" w:cs="Times New Roman"/>
        </w:rPr>
      </w:pPr>
      <w:r w:rsidRPr="000D44C0">
        <w:rPr>
          <w:rFonts w:ascii="Times New Roman" w:hAnsi="Times New Roman" w:cs="Times New Roman"/>
        </w:rPr>
        <w:t>The other two cases were administered CBD as either CBD oil over 5 months (10-year-old female)</w:t>
      </w:r>
      <w:r w:rsidR="00084C31">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Shannon&lt;/Author&gt;&lt;Year&gt;2016&lt;/Year&gt;&lt;RecNum&gt;171&lt;/RecNum&gt;&lt;DisplayText&gt;[8]&lt;/DisplayText&gt;&lt;record&gt;&lt;rec-number&gt;171&lt;/rec-number&gt;&lt;foreign-keys&gt;&lt;key app="EN" db-id="5apssrvzjdd0vkewxe85ee52p9e2zdxaztwt" timestamp="1629108086"&gt;171&lt;/key&gt;&lt;/foreign-keys&gt;&lt;ref-type name="Journal Article"&gt;17&lt;/ref-type&gt;&lt;contributors&gt;&lt;authors&gt;&lt;author&gt;Shannon, S.&lt;/author&gt;&lt;author&gt;Opila-Lehman, J.&lt;/author&gt;&lt;/authors&gt;&lt;/contributors&gt;&lt;titles&gt;&lt;title&gt;Effectiveness of Cannabidiol Oil for Pediatric Anxiety and Insomnia as Part of Posttraumatic Stress Disorder: A Case Report&lt;/title&gt;&lt;secondary-title&gt;Permanente Journal&lt;/secondary-title&gt;&lt;/titles&gt;&lt;periodical&gt;&lt;full-title&gt;Permanente Journal&lt;/full-title&gt;&lt;abbr-2&gt;Perm J&lt;/abbr-2&gt;&lt;/periodical&gt;&lt;pages&gt;16-005&lt;/pages&gt;&lt;volume&gt;20&lt;/volume&gt;&lt;number&gt;4&lt;/number&gt;&lt;keywords&gt;&lt;keyword&gt;*Anxiety/dt [Drug Therapy]: Anxiety/et [Etiology]: Cannabidiol/pd [Pharmacology]: *Cannabidiol/tu [Therapeutic Use]: *Cannabis/ch [Chemistry]: Child: Child Abuse, Sexual/px [Psychology]: Female: Humans: *Phytotherapy: Plant Oils/pd [Pharmacology]: Plant&lt;/keyword&gt;&lt;/keywords&gt;&lt;dates&gt;&lt;year&gt;2016&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8]</w:t>
      </w:r>
      <w:r w:rsidRPr="000D44C0">
        <w:rPr>
          <w:rFonts w:ascii="Times New Roman" w:hAnsi="Times New Roman" w:cs="Times New Roman"/>
        </w:rPr>
        <w:fldChar w:fldCharType="end"/>
      </w:r>
      <w:r w:rsidRPr="000D44C0">
        <w:rPr>
          <w:rFonts w:ascii="Times New Roman" w:hAnsi="Times New Roman" w:cs="Times New Roman"/>
        </w:rPr>
        <w:t xml:space="preserve"> or CBD capsules (CBD powder with 99.9% purity dissolved in corn oil) over 7 days (15-year-old female)</w:t>
      </w:r>
      <w:r w:rsidR="00084C31">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Bolsoni&lt;/Author&gt;&lt;Year&gt;2019&lt;/Year&gt;&lt;RecNum&gt;156&lt;/RecNum&gt;&lt;DisplayText&gt;[9]&lt;/DisplayText&gt;&lt;record&gt;&lt;rec-number&gt;156&lt;/rec-number&gt;&lt;foreign-keys&gt;&lt;key app="EN" db-id="5apssrvzjdd0vkewxe85ee52p9e2zdxaztwt" timestamp="1629108085"&gt;156&lt;/key&gt;&lt;/foreign-keys&gt;&lt;ref-type name="Journal Article"&gt;17&lt;/ref-type&gt;&lt;contributors&gt;&lt;authors&gt;&lt;author&gt;Bolsoni, L. M.&lt;/author&gt;&lt;author&gt;da Silva, T. D. A.&lt;/author&gt;&lt;author&gt;Quintana, S. M.&lt;/author&gt;&lt;author&gt;de Castro, M.&lt;/author&gt;&lt;author&gt;Crippa, J. A.&lt;/author&gt;&lt;author&gt;Zuardi, A. W.&lt;/author&gt;&lt;/authors&gt;&lt;/contributors&gt;&lt;titles&gt;&lt;title&gt;Changes in Cortisol Awakening Response Before and After Development of Posttraumatic Stress Disorder, Which Cannot be Avoided with Use of Cannabidiol: A Case Report&lt;/title&gt;&lt;secondary-title&gt;The Permanente Journal&lt;/secondary-title&gt;&lt;/titles&gt;&lt;periodical&gt;&lt;full-title&gt;The Permanente Journal&lt;/full-title&gt;&lt;abbr-2&gt;Perm J&lt;/abbr-2&gt;&lt;/periodical&gt;&lt;volume&gt;23&lt;/volume&gt;&lt;number&gt;no pagination&lt;/number&gt;&lt;keywords&gt;&lt;keyword&gt;adolescent: arousal: article: case report: clinical article: female: human: memory: posttraumatic stress disorder: prevention: sexual violence: survivor: cannabidiol: hydrocortisone&lt;/keyword&gt;&lt;/keywords&gt;&lt;dates&gt;&lt;year&gt;2019&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9]</w:t>
      </w:r>
      <w:r w:rsidRPr="000D44C0">
        <w:rPr>
          <w:rFonts w:ascii="Times New Roman" w:hAnsi="Times New Roman" w:cs="Times New Roman"/>
        </w:rPr>
        <w:fldChar w:fldCharType="end"/>
      </w:r>
      <w:r w:rsidRPr="000D44C0">
        <w:rPr>
          <w:rFonts w:ascii="Times New Roman" w:hAnsi="Times New Roman" w:cs="Times New Roman"/>
        </w:rPr>
        <w:t>, for reducing anxiety and insomnia due to sexual abuse. For the 10-year-old, based on monthly measures of sleep (Sleep disturbance scale for children) and anxiety (screen for anxiety-related disorders (SCARED)), there was a steady reduction in anxiety and insomnia scores. The case was routinely asked about adverse events (e.g., headaches) but did not report any</w:t>
      </w:r>
      <w:r w:rsidR="009D77D1">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Shannon&lt;/Author&gt;&lt;Year&gt;2016&lt;/Year&gt;&lt;RecNum&gt;171&lt;/RecNum&gt;&lt;DisplayText&gt;[8]&lt;/DisplayText&gt;&lt;record&gt;&lt;rec-number&gt;171&lt;/rec-number&gt;&lt;foreign-keys&gt;&lt;key app="EN" db-id="5apssrvzjdd0vkewxe85ee52p9e2zdxaztwt" timestamp="1629108086"&gt;171&lt;/key&gt;&lt;/foreign-keys&gt;&lt;ref-type name="Journal Article"&gt;17&lt;/ref-type&gt;&lt;contributors&gt;&lt;authors&gt;&lt;author&gt;Shannon, S.&lt;/author&gt;&lt;author&gt;Opila-Lehman, J.&lt;/author&gt;&lt;/authors&gt;&lt;/contributors&gt;&lt;titles&gt;&lt;title&gt;Effectiveness of Cannabidiol Oil for Pediatric Anxiety and Insomnia as Part of Posttraumatic Stress Disorder: A Case Report&lt;/title&gt;&lt;secondary-title&gt;Permanente Journal&lt;/secondary-title&gt;&lt;/titles&gt;&lt;periodical&gt;&lt;full-title&gt;Permanente Journal&lt;/full-title&gt;&lt;abbr-2&gt;Perm J&lt;/abbr-2&gt;&lt;/periodical&gt;&lt;pages&gt;16-005&lt;/pages&gt;&lt;volume&gt;20&lt;/volume&gt;&lt;number&gt;4&lt;/number&gt;&lt;keywords&gt;&lt;keyword&gt;*Anxiety/dt [Drug Therapy]: Anxiety/et [Etiology]: Cannabidiol/pd [Pharmacology]: *Cannabidiol/tu [Therapeutic Use]: *Cannabis/ch [Chemistry]: Child: Child Abuse, Sexual/px [Psychology]: Female: Humans: *Phytotherapy: Plant Oils/pd [Pharmacology]: Plant&lt;/keyword&gt;&lt;/keywords&gt;&lt;dates&gt;&lt;year&gt;2016&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8]</w:t>
      </w:r>
      <w:r w:rsidRPr="000D44C0">
        <w:rPr>
          <w:rFonts w:ascii="Times New Roman" w:hAnsi="Times New Roman" w:cs="Times New Roman"/>
        </w:rPr>
        <w:fldChar w:fldCharType="end"/>
      </w:r>
      <w:r w:rsidRPr="000D44C0">
        <w:rPr>
          <w:rFonts w:ascii="Times New Roman" w:hAnsi="Times New Roman" w:cs="Times New Roman"/>
        </w:rPr>
        <w:t>. For the 15-year-old, CBD did not prevent an increase in anxiety after she recollected the traumatic event two days after the event or prevent the development of PTSD. However, anxiety also did not increase when she was re-exposed to the account sixteen days after the event, suggesting a possible interference of CBD</w:t>
      </w:r>
      <w:r w:rsidR="00512D23">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Bolsoni&lt;/Author&gt;&lt;Year&gt;2019&lt;/Year&gt;&lt;RecNum&gt;156&lt;/RecNum&gt;&lt;DisplayText&gt;[9]&lt;/DisplayText&gt;&lt;record&gt;&lt;rec-number&gt;156&lt;/rec-number&gt;&lt;foreign-keys&gt;&lt;key app="EN" db-id="5apssrvzjdd0vkewxe85ee52p9e2zdxaztwt" timestamp="1629108085"&gt;156&lt;/key&gt;&lt;/foreign-keys&gt;&lt;ref-type name="Journal Article"&gt;17&lt;/ref-type&gt;&lt;contributors&gt;&lt;authors&gt;&lt;author&gt;Bolsoni, L. M.&lt;/author&gt;&lt;author&gt;da Silva, T. D. A.&lt;/author&gt;&lt;author&gt;Quintana, S. M.&lt;/author&gt;&lt;author&gt;de Castro, M.&lt;/author&gt;&lt;author&gt;Crippa, J. A.&lt;/author&gt;&lt;author&gt;Zuardi, A. W.&lt;/author&gt;&lt;/authors&gt;&lt;/contributors&gt;&lt;titles&gt;&lt;title&gt;Changes in Cortisol Awakening Response Before and After Development of Posttraumatic Stress Disorder, Which Cannot be Avoided with Use of Cannabidiol: A Case Report&lt;/title&gt;&lt;secondary-title&gt;The Permanente Journal&lt;/secondary-title&gt;&lt;/titles&gt;&lt;periodical&gt;&lt;full-title&gt;The Permanente Journal&lt;/full-title&gt;&lt;abbr-2&gt;Perm J&lt;/abbr-2&gt;&lt;/periodical&gt;&lt;volume&gt;23&lt;/volume&gt;&lt;number&gt;no pagination&lt;/number&gt;&lt;keywords&gt;&lt;keyword&gt;adolescent: arousal: article: case report: clinical article: female: human: memory: posttraumatic stress disorder: prevention: sexual violence: survivor: cannabidiol: hydrocortisone&lt;/keyword&gt;&lt;/keywords&gt;&lt;dates&gt;&lt;year&gt;2019&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9]</w:t>
      </w:r>
      <w:r w:rsidRPr="000D44C0">
        <w:rPr>
          <w:rFonts w:ascii="Times New Roman" w:hAnsi="Times New Roman" w:cs="Times New Roman"/>
        </w:rPr>
        <w:fldChar w:fldCharType="end"/>
      </w:r>
      <w:r w:rsidRPr="000D44C0">
        <w:rPr>
          <w:rFonts w:ascii="Times New Roman" w:hAnsi="Times New Roman" w:cs="Times New Roman"/>
        </w:rPr>
        <w:t>. The case report provided no information on adverse effects</w:t>
      </w:r>
      <w:r w:rsidR="00512D23">
        <w:rPr>
          <w:rFonts w:ascii="Times New Roman" w:hAnsi="Times New Roman" w:cs="Times New Roman"/>
        </w:rPr>
        <w:t xml:space="preserve"> </w:t>
      </w:r>
      <w:r w:rsidRPr="000D44C0">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Bolsoni&lt;/Author&gt;&lt;Year&gt;2019&lt;/Year&gt;&lt;RecNum&gt;156&lt;/RecNum&gt;&lt;DisplayText&gt;[9]&lt;/DisplayText&gt;&lt;record&gt;&lt;rec-number&gt;156&lt;/rec-number&gt;&lt;foreign-keys&gt;&lt;key app="EN" db-id="5apssrvzjdd0vkewxe85ee52p9e2zdxaztwt" timestamp="1629108085"&gt;156&lt;/key&gt;&lt;/foreign-keys&gt;&lt;ref-type name="Journal Article"&gt;17&lt;/ref-type&gt;&lt;contributors&gt;&lt;authors&gt;&lt;author&gt;Bolsoni, L. M.&lt;/author&gt;&lt;author&gt;da Silva, T. D. A.&lt;/author&gt;&lt;author&gt;Quintana, S. M.&lt;/author&gt;&lt;author&gt;de Castro, M.&lt;/author&gt;&lt;author&gt;Crippa, J. A.&lt;/author&gt;&lt;author&gt;Zuardi, A. W.&lt;/author&gt;&lt;/authors&gt;&lt;/contributors&gt;&lt;titles&gt;&lt;title&gt;Changes in Cortisol Awakening Response Before and After Development of Posttraumatic Stress Disorder, Which Cannot be Avoided with Use of Cannabidiol: A Case Report&lt;/title&gt;&lt;secondary-title&gt;The Permanente Journal&lt;/secondary-title&gt;&lt;/titles&gt;&lt;periodical&gt;&lt;full-title&gt;The Permanente Journal&lt;/full-title&gt;&lt;abbr-2&gt;Perm J&lt;/abbr-2&gt;&lt;/periodical&gt;&lt;volume&gt;23&lt;/volume&gt;&lt;number&gt;no pagination&lt;/number&gt;&lt;keywords&gt;&lt;keyword&gt;adolescent: arousal: article: case report: clinical article: female: human: memory: posttraumatic stress disorder: prevention: sexual violence: survivor: cannabidiol: hydrocortisone&lt;/keyword&gt;&lt;/keywords&gt;&lt;dates&gt;&lt;year&gt;2019&lt;/year&gt;&lt;/dates&gt;&lt;urls&gt;&lt;/urls&gt;&lt;research-notes&gt;Eligible&lt;/research-notes&gt;&lt;/record&gt;&lt;/Cite&gt;&lt;/EndNote&gt;</w:instrText>
      </w:r>
      <w:r w:rsidRPr="000D44C0">
        <w:rPr>
          <w:rFonts w:ascii="Times New Roman" w:hAnsi="Times New Roman" w:cs="Times New Roman"/>
        </w:rPr>
        <w:fldChar w:fldCharType="separate"/>
      </w:r>
      <w:r w:rsidR="0070567C">
        <w:rPr>
          <w:rFonts w:ascii="Times New Roman" w:hAnsi="Times New Roman" w:cs="Times New Roman"/>
          <w:noProof/>
        </w:rPr>
        <w:t>[9]</w:t>
      </w:r>
      <w:r w:rsidRPr="000D44C0">
        <w:rPr>
          <w:rFonts w:ascii="Times New Roman" w:hAnsi="Times New Roman" w:cs="Times New Roman"/>
        </w:rPr>
        <w:fldChar w:fldCharType="end"/>
      </w:r>
      <w:r w:rsidRPr="000D44C0">
        <w:rPr>
          <w:rFonts w:ascii="Times New Roman" w:hAnsi="Times New Roman" w:cs="Times New Roman"/>
        </w:rPr>
        <w:t>.</w:t>
      </w:r>
    </w:p>
    <w:p w14:paraId="4085EAAC" w14:textId="6C889582" w:rsidR="000D44C0" w:rsidRDefault="000D44C0" w:rsidP="000D44C0">
      <w:pPr>
        <w:spacing w:line="360" w:lineRule="auto"/>
        <w:rPr>
          <w:rFonts w:ascii="Times New Roman" w:hAnsi="Times New Roman" w:cs="Times New Roman"/>
        </w:rPr>
      </w:pPr>
    </w:p>
    <w:p w14:paraId="3841EAE7" w14:textId="77777777" w:rsidR="007D0149" w:rsidRPr="00202AE5" w:rsidRDefault="007D0149" w:rsidP="007D0149">
      <w:pPr>
        <w:spacing w:line="360" w:lineRule="auto"/>
        <w:rPr>
          <w:rFonts w:ascii="Times New Roman" w:hAnsi="Times New Roman" w:cs="Times New Roman"/>
          <w:i/>
          <w:iCs/>
        </w:rPr>
      </w:pPr>
      <w:r w:rsidRPr="00202AE5">
        <w:rPr>
          <w:rFonts w:ascii="Times New Roman" w:hAnsi="Times New Roman" w:cs="Times New Roman"/>
          <w:i/>
          <w:iCs/>
        </w:rPr>
        <w:t>Quality of evidence/risk of bias</w:t>
      </w:r>
    </w:p>
    <w:p w14:paraId="2244CC74" w14:textId="0043682C" w:rsidR="007D0149" w:rsidRDefault="00776322" w:rsidP="007D0149">
      <w:pPr>
        <w:spacing w:line="360" w:lineRule="auto"/>
        <w:rPr>
          <w:rFonts w:ascii="Times New Roman" w:hAnsi="Times New Roman" w:cs="Times New Roman"/>
        </w:rPr>
      </w:pPr>
      <w:r w:rsidRPr="007D0149">
        <w:rPr>
          <w:rFonts w:ascii="Times New Roman" w:hAnsi="Times New Roman" w:cs="Times New Roman"/>
        </w:rPr>
        <w:t xml:space="preserve">The quality was poor for the two cases that were administered THC. </w:t>
      </w:r>
      <w:r w:rsidR="007D0149" w:rsidRPr="007D0149">
        <w:rPr>
          <w:rFonts w:ascii="Times New Roman" w:hAnsi="Times New Roman" w:cs="Times New Roman"/>
        </w:rPr>
        <w:t>These reports did not properly describe the patient’s history, current clinical condition, diagnostic methods, or the intervention</w:t>
      </w:r>
      <w:r w:rsidR="00512D23">
        <w:rPr>
          <w:rFonts w:ascii="Times New Roman" w:hAnsi="Times New Roman" w:cs="Times New Roman"/>
        </w:rPr>
        <w:t xml:space="preserve"> </w:t>
      </w:r>
      <w:r w:rsidR="00081240">
        <w:rPr>
          <w:rFonts w:ascii="Times New Roman" w:hAnsi="Times New Roman" w:cs="Times New Roman"/>
        </w:rPr>
        <w:fldChar w:fldCharType="begin"/>
      </w:r>
      <w:r w:rsidR="00081240">
        <w:rPr>
          <w:rFonts w:ascii="Times New Roman" w:hAnsi="Times New Roman" w:cs="Times New Roman"/>
        </w:rPr>
        <w:instrText xml:space="preserve"> ADDIN EN.CITE &lt;EndNote&gt;&lt;Cite&gt;&lt;Author&gt;Lorenz&lt;/Author&gt;&lt;Year&gt;2004&lt;/Year&gt;&lt;RecNum&gt;168&lt;/RecNum&gt;&lt;DisplayText&gt;[7]&lt;/DisplayText&gt;&lt;record&gt;&lt;rec-number&gt;168&lt;/rec-number&gt;&lt;foreign-keys&gt;&lt;key app="EN" db-id="5apssrvzjdd0vkewxe85ee52p9e2zdxaztwt" timestamp="1629108086"&gt;168&lt;/key&gt;&lt;/foreign-keys&gt;&lt;ref-type name="Journal Article"&gt;17&lt;/ref-type&gt;&lt;contributors&gt;&lt;authors&gt;&lt;author&gt;Lorenz, R.&lt;/author&gt;&lt;/authors&gt;&lt;/contributors&gt;&lt;titles&gt;&lt;title&gt;On the application of cannabis in paediatrics and epileptology&lt;/title&gt;&lt;secondary-title&gt;Neuro Endocrinology letters&lt;/secondary-title&gt;&lt;/titles&gt;&lt;periodical&gt;&lt;full-title&gt;Neuro Endocrinology Letters&lt;/full-title&gt;&lt;abbr-1&gt;Neuro Endocrinol. Lett.&lt;/abbr-1&gt;&lt;abbr-2&gt;Neuro Endocrinol Lett&lt;/abbr-2&gt;&lt;/periodical&gt;&lt;pages&gt;40-44&lt;/pages&gt;&lt;volume&gt;25&lt;/volume&gt;&lt;keywords&gt;&lt;keyword&gt;adolescent: article: case report: child: eating disorder/dt [Drug Therapy]: eating disorder/et [Etiology]: epilepsy/co [Complication]: epilepsy/dt [Drug Therapy]: female: human: male: neuronal ceroid lipofuscinosis/co [Complication]: neuronal ceroid lip&lt;/keyword&gt;&lt;/keywords&gt;&lt;dates&gt;&lt;year&gt;2004&lt;/year&gt;&lt;/dates&gt;&lt;urls&gt;&lt;/urls&gt;&lt;research-notes&gt;Eligible&lt;/research-notes&gt;&lt;/record&gt;&lt;/Cite&gt;&lt;/EndNote&gt;</w:instrText>
      </w:r>
      <w:r w:rsidR="00081240">
        <w:rPr>
          <w:rFonts w:ascii="Times New Roman" w:hAnsi="Times New Roman" w:cs="Times New Roman"/>
        </w:rPr>
        <w:fldChar w:fldCharType="separate"/>
      </w:r>
      <w:r w:rsidR="00081240">
        <w:rPr>
          <w:rFonts w:ascii="Times New Roman" w:hAnsi="Times New Roman" w:cs="Times New Roman"/>
          <w:noProof/>
        </w:rPr>
        <w:t>[7]</w:t>
      </w:r>
      <w:r w:rsidR="00081240">
        <w:rPr>
          <w:rFonts w:ascii="Times New Roman" w:hAnsi="Times New Roman" w:cs="Times New Roman"/>
        </w:rPr>
        <w:fldChar w:fldCharType="end"/>
      </w:r>
      <w:r w:rsidR="007D0149" w:rsidRPr="007D0149">
        <w:rPr>
          <w:rFonts w:ascii="Times New Roman" w:hAnsi="Times New Roman" w:cs="Times New Roman"/>
        </w:rPr>
        <w:t>. The two case reports that described patients who were administered CBD were of a higher quality. The authors adequately described the intervention and used validated pre-and post-intervention measures</w:t>
      </w:r>
      <w:r w:rsidR="00081240">
        <w:rPr>
          <w:rFonts w:ascii="Times New Roman" w:hAnsi="Times New Roman" w:cs="Times New Roman"/>
        </w:rPr>
        <w:t xml:space="preserve"> </w:t>
      </w:r>
      <w:r w:rsidR="00081240">
        <w:rPr>
          <w:rFonts w:ascii="Times New Roman" w:hAnsi="Times New Roman" w:cs="Times New Roman"/>
        </w:rPr>
        <w:fldChar w:fldCharType="begin"/>
      </w:r>
      <w:r w:rsidR="00081240">
        <w:rPr>
          <w:rFonts w:ascii="Times New Roman" w:hAnsi="Times New Roman" w:cs="Times New Roman"/>
        </w:rPr>
        <w:instrText xml:space="preserve"> ADDIN EN.CITE &lt;EndNote&gt;&lt;Cite&gt;&lt;Author&gt;Bolsoni&lt;/Author&gt;&lt;Year&gt;2019&lt;/Year&gt;&lt;RecNum&gt;156&lt;/RecNum&gt;&lt;DisplayText&gt;[9]&lt;/DisplayText&gt;&lt;record&gt;&lt;rec-number&gt;156&lt;/rec-number&gt;&lt;foreign-keys&gt;&lt;key app="EN" db-id="5apssrvzjdd0vkewxe85ee52p9e2zdxaztwt" timestamp="1629108085"&gt;156&lt;/key&gt;&lt;/foreign-keys&gt;&lt;ref-type name="Journal Article"&gt;17&lt;/ref-type&gt;&lt;contributors&gt;&lt;authors&gt;&lt;author&gt;Bolsoni, L. M.&lt;/author&gt;&lt;author&gt;da Silva, T. D. A.&lt;/author&gt;&lt;author&gt;Quintana, S. M.&lt;/author&gt;&lt;author&gt;de Castro, M.&lt;/author&gt;&lt;author&gt;Crippa, J. A.&lt;/author&gt;&lt;author&gt;Zuardi, A. W.&lt;/author&gt;&lt;/authors&gt;&lt;/contributors&gt;&lt;titles&gt;&lt;title&gt;Changes in Cortisol Awakening Response Before and After Development of Posttraumatic Stress Disorder, Which Cannot be Avoided with Use of Cannabidiol: A Case Report&lt;/title&gt;&lt;secondary-title&gt;The Permanente Journal&lt;/secondary-title&gt;&lt;/titles&gt;&lt;periodical&gt;&lt;full-title&gt;The Permanente Journal&lt;/full-title&gt;&lt;abbr-2&gt;Perm J&lt;/abbr-2&gt;&lt;/periodical&gt;&lt;volume&gt;23&lt;/volume&gt;&lt;number&gt;no pagination&lt;/number&gt;&lt;keywords&gt;&lt;keyword&gt;adolescent: arousal: article: case report: clinical article: female: human: memory: posttraumatic stress disorder: prevention: sexual violence: survivor: cannabidiol: hydrocortisone&lt;/keyword&gt;&lt;/keywords&gt;&lt;dates&gt;&lt;year&gt;2019&lt;/year&gt;&lt;/dates&gt;&lt;urls&gt;&lt;/urls&gt;&lt;research-notes&gt;Eligible&lt;/research-notes&gt;&lt;/record&gt;&lt;/Cite&gt;&lt;/EndNote&gt;</w:instrText>
      </w:r>
      <w:r w:rsidR="00081240">
        <w:rPr>
          <w:rFonts w:ascii="Times New Roman" w:hAnsi="Times New Roman" w:cs="Times New Roman"/>
        </w:rPr>
        <w:fldChar w:fldCharType="separate"/>
      </w:r>
      <w:r w:rsidR="00081240">
        <w:rPr>
          <w:rFonts w:ascii="Times New Roman" w:hAnsi="Times New Roman" w:cs="Times New Roman"/>
          <w:noProof/>
        </w:rPr>
        <w:t>[9]</w:t>
      </w:r>
      <w:r w:rsidR="00081240">
        <w:rPr>
          <w:rFonts w:ascii="Times New Roman" w:hAnsi="Times New Roman" w:cs="Times New Roman"/>
        </w:rPr>
        <w:fldChar w:fldCharType="end"/>
      </w:r>
      <w:r w:rsidR="007D0149" w:rsidRPr="007D0149">
        <w:rPr>
          <w:rFonts w:ascii="Times New Roman" w:hAnsi="Times New Roman" w:cs="Times New Roman"/>
        </w:rPr>
        <w:t xml:space="preserve">. However, the results must still be interpreted with caution as there is a high risk of bias given the </w:t>
      </w:r>
      <w:proofErr w:type="spellStart"/>
      <w:r w:rsidR="007D0149" w:rsidRPr="007D0149">
        <w:rPr>
          <w:rFonts w:ascii="Times New Roman" w:hAnsi="Times New Roman" w:cs="Times New Roman"/>
        </w:rPr>
        <w:t>raters</w:t>
      </w:r>
      <w:proofErr w:type="spellEnd"/>
      <w:r w:rsidR="007D0149" w:rsidRPr="007D0149">
        <w:rPr>
          <w:rFonts w:ascii="Times New Roman" w:hAnsi="Times New Roman" w:cs="Times New Roman"/>
        </w:rPr>
        <w:t xml:space="preserve"> were not blind to the intervention and there was no control group.</w:t>
      </w:r>
    </w:p>
    <w:p w14:paraId="56D83DA4" w14:textId="77777777" w:rsidR="007D0149" w:rsidRDefault="007D0149" w:rsidP="000D44C0">
      <w:pPr>
        <w:spacing w:line="360" w:lineRule="auto"/>
        <w:rPr>
          <w:rFonts w:ascii="Times New Roman" w:hAnsi="Times New Roman" w:cs="Times New Roman"/>
        </w:rPr>
      </w:pPr>
    </w:p>
    <w:p w14:paraId="4EDC91F0" w14:textId="04092567" w:rsidR="000D44C0" w:rsidRPr="00316509" w:rsidRDefault="000D44C0" w:rsidP="000D44C0">
      <w:pPr>
        <w:spacing w:line="360" w:lineRule="auto"/>
        <w:rPr>
          <w:rFonts w:ascii="Times New Roman" w:hAnsi="Times New Roman" w:cs="Times New Roman"/>
          <w:b/>
          <w:bCs/>
        </w:rPr>
      </w:pPr>
      <w:r w:rsidRPr="00316509">
        <w:rPr>
          <w:rFonts w:ascii="Times New Roman" w:hAnsi="Times New Roman" w:cs="Times New Roman"/>
          <w:b/>
          <w:bCs/>
        </w:rPr>
        <w:t>Tourette’s syndrome</w:t>
      </w:r>
      <w:r w:rsidR="00110213">
        <w:rPr>
          <w:rFonts w:ascii="Times New Roman" w:hAnsi="Times New Roman" w:cs="Times New Roman"/>
          <w:b/>
          <w:bCs/>
        </w:rPr>
        <w:t xml:space="preserve"> (TS)</w:t>
      </w:r>
    </w:p>
    <w:p w14:paraId="533C275D" w14:textId="09E03D1D" w:rsidR="00D64F83" w:rsidRDefault="00D64F83" w:rsidP="000D44C0">
      <w:pPr>
        <w:spacing w:line="360" w:lineRule="auto"/>
        <w:rPr>
          <w:rFonts w:ascii="Times New Roman" w:hAnsi="Times New Roman" w:cs="Times New Roman"/>
        </w:rPr>
      </w:pPr>
      <w:r w:rsidRPr="00D64F83">
        <w:rPr>
          <w:rFonts w:ascii="Times New Roman" w:hAnsi="Times New Roman" w:cs="Times New Roman"/>
        </w:rPr>
        <w:t>The first case series included one child, a 16-year-old male given vaporized dronabinol (initially 16.8mg/day for 8 months)</w:t>
      </w:r>
      <w:r w:rsidR="00512D23">
        <w:rPr>
          <w:rFonts w:ascii="Times New Roman" w:hAnsi="Times New Roman" w:cs="Times New Roman"/>
        </w:rPr>
        <w:t xml:space="preserve"> </w:t>
      </w:r>
      <w:r w:rsidRPr="00D64F83">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Jakubovski&lt;/Author&gt;&lt;Year&gt;2017&lt;/Year&gt;&lt;RecNum&gt;162&lt;/RecNum&gt;&lt;DisplayText&gt;[10]&lt;/DisplayText&gt;&lt;record&gt;&lt;rec-number&gt;162&lt;/rec-number&gt;&lt;foreign-keys&gt;&lt;key app="EN" db-id="5apssrvzjdd0vkewxe85ee52p9e2zdxaztwt" timestamp="1629108086"&gt;162&lt;/key&gt;&lt;/foreign-keys&gt;&lt;ref-type name="Journal Article"&gt;17&lt;/ref-type&gt;&lt;contributors&gt;&lt;authors&gt;&lt;author&gt;Jakubovski, E.&lt;/author&gt;&lt;author&gt;Muller-Vahl, K.&lt;/author&gt;&lt;/authors&gt;&lt;/contributors&gt;&lt;titles&gt;&lt;title&gt;Speechlessness in Gilles de la Tourette Syndrome: Cannabis-based medicines improve severe vocal blocking tics in two patients&lt;/title&gt;&lt;secondary-title&gt;International Journal of Molecular Sciences&lt;/secondary-title&gt;&lt;/titles&gt;&lt;periodical&gt;&lt;full-title&gt;International Journal of Molecular Sciences&lt;/full-title&gt;&lt;abbr-1&gt;Int. J. Mol. Sci.&lt;/abbr-1&gt;&lt;abbr-2&gt;Int J Mol Sci&lt;/abbr-2&gt;&lt;/periodical&gt;&lt;pages&gt;1739&lt;/pages&gt;&lt;volume&gt;18&lt;/volume&gt;&lt;number&gt;8 (no pagination)&lt;/number&gt;&lt;keywords&gt;&lt;keyword&gt;Blocking tics: Cannabis: Dysfluency: Nabiximols: Tics: Tourette syndrome: absence of side effects/si [Side Effect]: academic achievement: adolescent: adult: anxiety: arm movement: article: attention disturbance: automutilation: case report: depression: &lt;/keyword&gt;&lt;/keywords&gt;&lt;dates&gt;&lt;year&gt;2017&lt;/year&gt;&lt;/dates&gt;&lt;urls&gt;&lt;/urls&gt;&lt;research-notes&gt;Eligible&lt;/research-notes&gt;&lt;/record&gt;&lt;/Cite&gt;&lt;/EndNote&gt;</w:instrText>
      </w:r>
      <w:r w:rsidRPr="00D64F83">
        <w:rPr>
          <w:rFonts w:ascii="Times New Roman" w:hAnsi="Times New Roman" w:cs="Times New Roman"/>
        </w:rPr>
        <w:fldChar w:fldCharType="separate"/>
      </w:r>
      <w:r w:rsidR="0070567C">
        <w:rPr>
          <w:rFonts w:ascii="Times New Roman" w:hAnsi="Times New Roman" w:cs="Times New Roman"/>
          <w:noProof/>
        </w:rPr>
        <w:t>[10]</w:t>
      </w:r>
      <w:r w:rsidRPr="00D64F83">
        <w:rPr>
          <w:rFonts w:ascii="Times New Roman" w:hAnsi="Times New Roman" w:cs="Times New Roman"/>
        </w:rPr>
        <w:fldChar w:fldCharType="end"/>
      </w:r>
      <w:r w:rsidRPr="00D64F83">
        <w:rPr>
          <w:rFonts w:ascii="Times New Roman" w:hAnsi="Times New Roman" w:cs="Times New Roman"/>
        </w:rPr>
        <w:t>. Based on self-report and clinical observation, participants had significant improvements in motor tics (e.g., head nodding), vocal tics (e.g., speech fluency), comorbid conditions and quality of life (e.g., social contact, school performance, impulsive behaviour, felt calmer). At 1 year follow-up, the 16-year-old relapsed due to noncompliance and worsening symptoms. He reported improvements (e.g. overall tics and speech fluency) after restarting treatment (22.4-33.6mg/day for 8 months)</w:t>
      </w:r>
      <w:r w:rsidR="00512D23">
        <w:rPr>
          <w:rFonts w:ascii="Times New Roman" w:hAnsi="Times New Roman" w:cs="Times New Roman"/>
        </w:rPr>
        <w:t xml:space="preserve"> </w:t>
      </w:r>
      <w:r w:rsidRPr="00D64F83">
        <w:rPr>
          <w:rFonts w:ascii="Times New Roman" w:hAnsi="Times New Roman" w:cs="Times New Roman"/>
        </w:rPr>
        <w:fldChar w:fldCharType="begin"/>
      </w:r>
      <w:r w:rsidR="0070567C">
        <w:rPr>
          <w:rFonts w:ascii="Times New Roman" w:hAnsi="Times New Roman" w:cs="Times New Roman"/>
        </w:rPr>
        <w:instrText xml:space="preserve"> ADDIN EN.CITE &lt;EndNote&gt;&lt;Cite&gt;&lt;Author&gt;Jakubovski&lt;/Author&gt;&lt;Year&gt;2017&lt;/Year&gt;&lt;RecNum&gt;162&lt;/RecNum&gt;&lt;DisplayText&gt;[10]&lt;/DisplayText&gt;&lt;record&gt;&lt;rec-number&gt;162&lt;/rec-number&gt;&lt;foreign-keys&gt;&lt;key app="EN" db-id="5apssrvzjdd0vkewxe85ee52p9e2zdxaztwt" timestamp="1629108086"&gt;162&lt;/key&gt;&lt;/foreign-keys&gt;&lt;ref-type name="Journal Article"&gt;17&lt;/ref-type&gt;&lt;contributors&gt;&lt;authors&gt;&lt;author&gt;Jakubovski, E.&lt;/author&gt;&lt;author&gt;Muller-Vahl, K.&lt;/author&gt;&lt;/authors&gt;&lt;/contributors&gt;&lt;titles&gt;&lt;title&gt;Speechlessness in Gilles de la Tourette Syndrome: Cannabis-based medicines improve severe vocal blocking tics in two patients&lt;/title&gt;&lt;secondary-title&gt;International Journal of Molecular Sciences&lt;/secondary-title&gt;&lt;/titles&gt;&lt;periodical&gt;&lt;full-title&gt;International Journal of Molecular Sciences&lt;/full-title&gt;&lt;abbr-1&gt;Int. J. Mol. Sci.&lt;/abbr-1&gt;&lt;abbr-2&gt;Int J Mol Sci&lt;/abbr-2&gt;&lt;/periodical&gt;&lt;pages&gt;1739&lt;/pages&gt;&lt;volume&gt;18&lt;/volume&gt;&lt;number&gt;8 (no pagination)&lt;/number&gt;&lt;keywords&gt;&lt;keyword&gt;Blocking tics: Cannabis: Dysfluency: Nabiximols: Tics: Tourette syndrome: absence of side effects/si [Side Effect]: academic achievement: adolescent: adult: anxiety: arm movement: article: attention disturbance: automutilation: case report: depression: &lt;/keyword&gt;&lt;/keywords&gt;&lt;dates&gt;&lt;year&gt;2017&lt;/year&gt;&lt;/dates&gt;&lt;urls&gt;&lt;/urls&gt;&lt;research-notes&gt;Eligible&lt;/research-notes&gt;&lt;/record&gt;&lt;/Cite&gt;&lt;/EndNote&gt;</w:instrText>
      </w:r>
      <w:r w:rsidRPr="00D64F83">
        <w:rPr>
          <w:rFonts w:ascii="Times New Roman" w:hAnsi="Times New Roman" w:cs="Times New Roman"/>
        </w:rPr>
        <w:fldChar w:fldCharType="separate"/>
      </w:r>
      <w:r w:rsidR="0070567C">
        <w:rPr>
          <w:rFonts w:ascii="Times New Roman" w:hAnsi="Times New Roman" w:cs="Times New Roman"/>
          <w:noProof/>
        </w:rPr>
        <w:t>[10]</w:t>
      </w:r>
      <w:r w:rsidRPr="00D64F83">
        <w:rPr>
          <w:rFonts w:ascii="Times New Roman" w:hAnsi="Times New Roman" w:cs="Times New Roman"/>
        </w:rPr>
        <w:fldChar w:fldCharType="end"/>
      </w:r>
      <w:r w:rsidRPr="00D64F83">
        <w:rPr>
          <w:rFonts w:ascii="Times New Roman" w:hAnsi="Times New Roman" w:cs="Times New Roman"/>
        </w:rPr>
        <w:t xml:space="preserve">. The other case series also included a 16-year-old male who smoked marijuana occasionally (1-2 cigarettes/week) and an 18-year-old male, who smoked marijuana regularly (5-6 </w:t>
      </w:r>
      <w:r w:rsidRPr="00D64F83">
        <w:rPr>
          <w:rFonts w:ascii="Times New Roman" w:hAnsi="Times New Roman" w:cs="Times New Roman"/>
        </w:rPr>
        <w:lastRenderedPageBreak/>
        <w:t>cigarettes/week), both had ADHD. They were retrospectively interviewed regarding the efficacy of marijuana use and both reported a reduction of motor tics and vocal tics. The 18-year-old had been smoking for more than 3 years, with no decrease in efficacy and was not being treated with other medication</w:t>
      </w:r>
      <w:r w:rsidR="00DC1647">
        <w:rPr>
          <w:rFonts w:ascii="Times New Roman" w:hAnsi="Times New Roman" w:cs="Times New Roman"/>
        </w:rPr>
        <w:t xml:space="preserve"> </w:t>
      </w:r>
      <w:r w:rsidR="00DC1647">
        <w:rPr>
          <w:rFonts w:ascii="Times New Roman" w:hAnsi="Times New Roman" w:cs="Times New Roman"/>
        </w:rPr>
        <w:fldChar w:fldCharType="begin">
          <w:fldData xml:space="preserve">PEVuZE5vdGU+PENpdGU+PEF1dGhvcj5Nw7xsbGVyLVZhaGw8L0F1dGhvcj48WWVhcj4xOTk4PC9Z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</w:fldData>
        </w:fldChar>
      </w:r>
      <w:r w:rsidR="00DC1647">
        <w:rPr>
          <w:rFonts w:ascii="Times New Roman" w:hAnsi="Times New Roman" w:cs="Times New Roman"/>
        </w:rPr>
        <w:instrText xml:space="preserve"> ADDIN EN.CITE </w:instrText>
      </w:r>
      <w:r w:rsidR="00DC1647">
        <w:rPr>
          <w:rFonts w:ascii="Times New Roman" w:hAnsi="Times New Roman" w:cs="Times New Roman"/>
        </w:rPr>
        <w:fldChar w:fldCharType="begin">
          <w:fldData xml:space="preserve">PEVuZE5vdGU+PENpdGU+PEF1dGhvcj5Nw7xsbGVyLVZhaGw8L0F1dGhvcj48WWVhcj4xOTk4PC9Z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</w:fldData>
        </w:fldChar>
      </w:r>
      <w:r w:rsidR="00DC1647">
        <w:rPr>
          <w:rFonts w:ascii="Times New Roman" w:hAnsi="Times New Roman" w:cs="Times New Roman"/>
        </w:rPr>
        <w:instrText xml:space="preserve"> ADDIN EN.CITE.DATA </w:instrText>
      </w:r>
      <w:r w:rsidR="00DC1647">
        <w:rPr>
          <w:rFonts w:ascii="Times New Roman" w:hAnsi="Times New Roman" w:cs="Times New Roman"/>
        </w:rPr>
      </w:r>
      <w:r w:rsidR="00DC1647">
        <w:rPr>
          <w:rFonts w:ascii="Times New Roman" w:hAnsi="Times New Roman" w:cs="Times New Roman"/>
        </w:rPr>
        <w:fldChar w:fldCharType="end"/>
      </w:r>
      <w:r w:rsidR="00DC1647">
        <w:rPr>
          <w:rFonts w:ascii="Times New Roman" w:hAnsi="Times New Roman" w:cs="Times New Roman"/>
        </w:rPr>
      </w:r>
      <w:r w:rsidR="00DC1647">
        <w:rPr>
          <w:rFonts w:ascii="Times New Roman" w:hAnsi="Times New Roman" w:cs="Times New Roman"/>
        </w:rPr>
        <w:fldChar w:fldCharType="separate"/>
      </w:r>
      <w:r w:rsidR="00DC1647">
        <w:rPr>
          <w:rFonts w:ascii="Times New Roman" w:hAnsi="Times New Roman" w:cs="Times New Roman"/>
          <w:noProof/>
        </w:rPr>
        <w:t>[11]</w:t>
      </w:r>
      <w:r w:rsidR="00DC1647">
        <w:rPr>
          <w:rFonts w:ascii="Times New Roman" w:hAnsi="Times New Roman" w:cs="Times New Roman"/>
        </w:rPr>
        <w:fldChar w:fldCharType="end"/>
      </w:r>
      <w:r w:rsidRPr="00D64F83">
        <w:rPr>
          <w:rFonts w:ascii="Times New Roman" w:hAnsi="Times New Roman" w:cs="Times New Roman"/>
        </w:rPr>
        <w:t xml:space="preserve">. The 16-year-old was treated with a neuroleptic. Regarding all three studies, no serious adverse events were reported, with only </w:t>
      </w:r>
      <w:r w:rsidR="00642622">
        <w:rPr>
          <w:rFonts w:ascii="Times New Roman" w:hAnsi="Times New Roman" w:cs="Times New Roman"/>
        </w:rPr>
        <w:t>one</w:t>
      </w:r>
      <w:r w:rsidRPr="00D64F83">
        <w:rPr>
          <w:rFonts w:ascii="Times New Roman" w:hAnsi="Times New Roman" w:cs="Times New Roman"/>
        </w:rPr>
        <w:t xml:space="preserve"> case reporting mild transient events after initial intake (15-year-old)</w:t>
      </w:r>
      <w:r w:rsidR="00512D23">
        <w:rPr>
          <w:rFonts w:ascii="Times New Roman" w:hAnsi="Times New Roman" w:cs="Times New Roman"/>
        </w:rPr>
        <w:t xml:space="preserve"> </w:t>
      </w:r>
      <w:r w:rsidRPr="00D64F83">
        <w:rPr>
          <w:rFonts w:ascii="Times New Roman" w:hAnsi="Times New Roman" w:cs="Times New Roman"/>
        </w:rPr>
        <w:fldChar w:fldCharType="begin"/>
      </w:r>
      <w:r w:rsidR="00DC1647">
        <w:rPr>
          <w:rFonts w:ascii="Times New Roman" w:hAnsi="Times New Roman" w:cs="Times New Roman"/>
        </w:rPr>
        <w:instrText xml:space="preserve"> ADDIN EN.CITE &lt;EndNote&gt;&lt;Cite&gt;&lt;Author&gt;Hasan&lt;/Author&gt;&lt;Year&gt;2010&lt;/Year&gt;&lt;RecNum&gt;160&lt;/RecNum&gt;&lt;DisplayText&gt;[12]&lt;/DisplayText&gt;&lt;record&gt;&lt;rec-number&gt;160&lt;/rec-number&gt;&lt;foreign-keys&gt;&lt;key app="EN" db-id="5apssrvzjdd0vkewxe85ee52p9e2zdxaztwt" timestamp="1629108086"&gt;160&lt;/key&gt;&lt;/foreign-keys&gt;&lt;ref-type name="Journal Article"&gt;17&lt;/ref-type&gt;&lt;contributors&gt;&lt;authors&gt;&lt;author&gt;Hasan, A.&lt;/author&gt;&lt;author&gt;Rothenberger, A.&lt;/author&gt;&lt;author&gt;Munchau, A.&lt;/author&gt;&lt;author&gt;Wobrock, T.&lt;/author&gt;&lt;author&gt;Falkai, P.&lt;/author&gt;&lt;author&gt;Roessner, V.&lt;/author&gt;&lt;/authors&gt;&lt;/contributors&gt;&lt;titles&gt;&lt;title&gt;Oral DELTA9-tetrahydrocannabinol improved refractory Gilles de la Tourette syndrome in an adolescent by increasing intracortical inhibition: A case report&lt;/title&gt;&lt;secondary-title&gt;Journal of Clinical Psychopharmacology&lt;/secondary-title&gt;&lt;/titles&gt;&lt;periodical&gt;&lt;full-title&gt;Journal of Clinical Psychopharmacology&lt;/full-title&gt;&lt;abbr-1&gt;J. Clin. Psychopharmacol.&lt;/abbr-1&gt;&lt;abbr-2&gt;J Clin Psychopharmacol&lt;/abbr-2&gt;&lt;/periodical&gt;&lt;pages&gt;190-192&lt;/pages&gt;&lt;volume&gt;30&lt;/volume&gt;&lt;number&gt;2&lt;/number&gt;&lt;keywords&gt;&lt;keyword&gt;DELTA9-tetrahydrocannabinol: Attention-deficit/hyperactiviy disorder: Tourette syndrome: Transcranial magnetic stimulation: add on therapy: adolescent: article: attention deficit disorder/dt [Drug Therapy]: automutilation/dt [Drug Therapy]: cannabis smo&lt;/keyword&gt;&lt;/keywords&gt;&lt;dates&gt;&lt;year&gt;2010&lt;/year&gt;&lt;/dates&gt;&lt;urls&gt;&lt;/urls&gt;&lt;research-notes&gt;Eligible&lt;/research-notes&gt;&lt;/record&gt;&lt;/Cite&gt;&lt;/EndNote&gt;</w:instrText>
      </w:r>
      <w:r w:rsidRPr="00D64F83">
        <w:rPr>
          <w:rFonts w:ascii="Times New Roman" w:hAnsi="Times New Roman" w:cs="Times New Roman"/>
        </w:rPr>
        <w:fldChar w:fldCharType="separate"/>
      </w:r>
      <w:r w:rsidR="00DC1647">
        <w:rPr>
          <w:rFonts w:ascii="Times New Roman" w:hAnsi="Times New Roman" w:cs="Times New Roman"/>
          <w:noProof/>
        </w:rPr>
        <w:t>[12]</w:t>
      </w:r>
      <w:r w:rsidRPr="00D64F83">
        <w:rPr>
          <w:rFonts w:ascii="Times New Roman" w:hAnsi="Times New Roman" w:cs="Times New Roman"/>
        </w:rPr>
        <w:fldChar w:fldCharType="end"/>
      </w:r>
      <w:r w:rsidRPr="00D64F83">
        <w:rPr>
          <w:rFonts w:ascii="Times New Roman" w:hAnsi="Times New Roman" w:cs="Times New Roman"/>
        </w:rPr>
        <w:t>.</w:t>
      </w:r>
    </w:p>
    <w:p w14:paraId="2E38D67A" w14:textId="38DCB45F" w:rsidR="000D44C0" w:rsidRDefault="000D44C0" w:rsidP="000D44C0">
      <w:pPr>
        <w:spacing w:line="360" w:lineRule="auto"/>
        <w:rPr>
          <w:rFonts w:ascii="Times New Roman" w:hAnsi="Times New Roman" w:cs="Times New Roman"/>
        </w:rPr>
      </w:pPr>
      <w:r w:rsidRPr="000D44C0">
        <w:rPr>
          <w:rFonts w:ascii="Times New Roman" w:hAnsi="Times New Roman" w:cs="Times New Roman"/>
        </w:rPr>
        <w:t>For the case report, THC was administered over 9 weeks as an ‘add-on’ treatment for a 15-year-old male with TS and ADHD</w:t>
      </w:r>
      <w:r w:rsidR="00512D23">
        <w:rPr>
          <w:rFonts w:ascii="Times New Roman" w:hAnsi="Times New Roman" w:cs="Times New Roman"/>
        </w:rPr>
        <w:t xml:space="preserve"> </w:t>
      </w:r>
      <w:r w:rsidRPr="000D44C0">
        <w:rPr>
          <w:rFonts w:ascii="Times New Roman" w:hAnsi="Times New Roman" w:cs="Times New Roman"/>
        </w:rPr>
        <w:fldChar w:fldCharType="begin"/>
      </w:r>
      <w:r w:rsidR="00DC1647">
        <w:rPr>
          <w:rFonts w:ascii="Times New Roman" w:hAnsi="Times New Roman" w:cs="Times New Roman"/>
        </w:rPr>
        <w:instrText xml:space="preserve"> ADDIN EN.CITE &lt;EndNote&gt;&lt;Cite&gt;&lt;Author&gt;Hasan&lt;/Author&gt;&lt;Year&gt;2010&lt;/Year&gt;&lt;RecNum&gt;160&lt;/RecNum&gt;&lt;DisplayText&gt;[12]&lt;/DisplayText&gt;&lt;record&gt;&lt;rec-number&gt;160&lt;/rec-number&gt;&lt;foreign-keys&gt;&lt;key app="EN" db-id="5apssrvzjdd0vkewxe85ee52p9e2zdxaztwt" timestamp="1629108086"&gt;160&lt;/key&gt;&lt;/foreign-keys&gt;&lt;ref-type name="Journal Article"&gt;17&lt;/ref-type&gt;&lt;contributors&gt;&lt;authors&gt;&lt;author&gt;Hasan, A.&lt;/author&gt;&lt;author&gt;Rothenberger, A.&lt;/author&gt;&lt;author&gt;Munchau, A.&lt;/author&gt;&lt;author&gt;Wobrock, T.&lt;/author&gt;&lt;author&gt;Falkai, P.&lt;/author&gt;&lt;author&gt;Roessner, V.&lt;/author&gt;&lt;/authors&gt;&lt;/contributors&gt;&lt;titles&gt;&lt;title&gt;Oral DELTA9-tetrahydrocannabinol improved refractory Gilles de la Tourette syndrome in an adolescent by increasing intracortical inhibition: A case report&lt;/title&gt;&lt;secondary-title&gt;Journal of Clinical Psychopharmacology&lt;/secondary-title&gt;&lt;/titles&gt;&lt;periodical&gt;&lt;full-title&gt;Journal of Clinical Psychopharmacology&lt;/full-title&gt;&lt;abbr-1&gt;J. Clin. Psychopharmacol.&lt;/abbr-1&gt;&lt;abbr-2&gt;J Clin Psychopharmacol&lt;/abbr-2&gt;&lt;/periodical&gt;&lt;pages&gt;190-192&lt;/pages&gt;&lt;volume&gt;30&lt;/volume&gt;&lt;number&gt;2&lt;/number&gt;&lt;keywords&gt;&lt;keyword&gt;DELTA9-tetrahydrocannabinol: Attention-deficit/hyperactiviy disorder: Tourette syndrome: Transcranial magnetic stimulation: add on therapy: adolescent: article: attention deficit disorder/dt [Drug Therapy]: automutilation/dt [Drug Therapy]: cannabis smo&lt;/keyword&gt;&lt;/keywords&gt;&lt;dates&gt;&lt;year&gt;2010&lt;/year&gt;&lt;/dates&gt;&lt;urls&gt;&lt;/urls&gt;&lt;research-notes&gt;Eligible&lt;/research-notes&gt;&lt;/record&gt;&lt;/Cite&gt;&lt;/EndNote&gt;</w:instrText>
      </w:r>
      <w:r w:rsidRPr="000D44C0">
        <w:rPr>
          <w:rFonts w:ascii="Times New Roman" w:hAnsi="Times New Roman" w:cs="Times New Roman"/>
        </w:rPr>
        <w:fldChar w:fldCharType="separate"/>
      </w:r>
      <w:r w:rsidR="00DC1647">
        <w:rPr>
          <w:rFonts w:ascii="Times New Roman" w:hAnsi="Times New Roman" w:cs="Times New Roman"/>
          <w:noProof/>
        </w:rPr>
        <w:t>[12]</w:t>
      </w:r>
      <w:r w:rsidRPr="000D44C0">
        <w:rPr>
          <w:rFonts w:ascii="Times New Roman" w:hAnsi="Times New Roman" w:cs="Times New Roman"/>
        </w:rPr>
        <w:fldChar w:fldCharType="end"/>
      </w:r>
      <w:r w:rsidRPr="000D44C0">
        <w:rPr>
          <w:rFonts w:ascii="Times New Roman" w:hAnsi="Times New Roman" w:cs="Times New Roman"/>
        </w:rPr>
        <w:t>. Based on 5 measures (Yale Global Tic Severity Scale; Conners’ Teacher Rating Scale; the Gilles de la Tourette Syndrome- Quality of Life Scale), the participant's tic severity reduced, and quality of life improved between baseline and week 7. Although there was a slight decrease in ADHD associated symptoms after week 8, methylphenidate was added to his treatment to further decrease ADHD symptoms, resulting in no increase in tics or inner tension</w:t>
      </w:r>
      <w:r w:rsidR="00512D23">
        <w:rPr>
          <w:rFonts w:ascii="Times New Roman" w:hAnsi="Times New Roman" w:cs="Times New Roman"/>
        </w:rPr>
        <w:t xml:space="preserve"> </w:t>
      </w:r>
      <w:r w:rsidRPr="000D44C0">
        <w:rPr>
          <w:rFonts w:ascii="Times New Roman" w:hAnsi="Times New Roman" w:cs="Times New Roman"/>
        </w:rPr>
        <w:fldChar w:fldCharType="begin"/>
      </w:r>
      <w:r w:rsidR="00DC1647">
        <w:rPr>
          <w:rFonts w:ascii="Times New Roman" w:hAnsi="Times New Roman" w:cs="Times New Roman"/>
        </w:rPr>
        <w:instrText xml:space="preserve"> ADDIN EN.CITE &lt;EndNote&gt;&lt;Cite&gt;&lt;Author&gt;Hasan&lt;/Author&gt;&lt;Year&gt;2010&lt;/Year&gt;&lt;RecNum&gt;160&lt;/RecNum&gt;&lt;DisplayText&gt;[12]&lt;/DisplayText&gt;&lt;record&gt;&lt;rec-number&gt;160&lt;/rec-number&gt;&lt;foreign-keys&gt;&lt;key app="EN" db-id="5apssrvzjdd0vkewxe85ee52p9e2zdxaztwt" timestamp="1629108086"&gt;160&lt;/key&gt;&lt;/foreign-keys&gt;&lt;ref-type name="Journal Article"&gt;17&lt;/ref-type&gt;&lt;contributors&gt;&lt;authors&gt;&lt;author&gt;Hasan, A.&lt;/author&gt;&lt;author&gt;Rothenberger, A.&lt;/author&gt;&lt;author&gt;Munchau, A.&lt;/author&gt;&lt;author&gt;Wobrock, T.&lt;/author&gt;&lt;author&gt;Falkai, P.&lt;/author&gt;&lt;author&gt;Roessner, V.&lt;/author&gt;&lt;/authors&gt;&lt;/contributors&gt;&lt;titles&gt;&lt;title&gt;Oral DELTA9-tetrahydrocannabinol improved refractory Gilles de la Tourette syndrome in an adolescent by increasing intracortical inhibition: A case report&lt;/title&gt;&lt;secondary-title&gt;Journal of Clinical Psychopharmacology&lt;/secondary-title&gt;&lt;/titles&gt;&lt;periodical&gt;&lt;full-title&gt;Journal of Clinical Psychopharmacology&lt;/full-title&gt;&lt;abbr-1&gt;J. Clin. Psychopharmacol.&lt;/abbr-1&gt;&lt;abbr-2&gt;J Clin Psychopharmacol&lt;/abbr-2&gt;&lt;/periodical&gt;&lt;pages&gt;190-192&lt;/pages&gt;&lt;volume&gt;30&lt;/volume&gt;&lt;number&gt;2&lt;/number&gt;&lt;keywords&gt;&lt;keyword&gt;DELTA9-tetrahydrocannabinol: Attention-deficit/hyperactiviy disorder: Tourette syndrome: Transcranial magnetic stimulation: add on therapy: adolescent: article: attention deficit disorder/dt [Drug Therapy]: automutilation/dt [Drug Therapy]: cannabis smo&lt;/keyword&gt;&lt;/keywords&gt;&lt;dates&gt;&lt;year&gt;2010&lt;/year&gt;&lt;/dates&gt;&lt;urls&gt;&lt;/urls&gt;&lt;research-notes&gt;Eligible&lt;/research-notes&gt;&lt;/record&gt;&lt;/Cite&gt;&lt;/EndNote&gt;</w:instrText>
      </w:r>
      <w:r w:rsidRPr="000D44C0">
        <w:rPr>
          <w:rFonts w:ascii="Times New Roman" w:hAnsi="Times New Roman" w:cs="Times New Roman"/>
        </w:rPr>
        <w:fldChar w:fldCharType="separate"/>
      </w:r>
      <w:r w:rsidR="00DC1647">
        <w:rPr>
          <w:rFonts w:ascii="Times New Roman" w:hAnsi="Times New Roman" w:cs="Times New Roman"/>
          <w:noProof/>
        </w:rPr>
        <w:t>[12]</w:t>
      </w:r>
      <w:r w:rsidRPr="000D44C0">
        <w:rPr>
          <w:rFonts w:ascii="Times New Roman" w:hAnsi="Times New Roman" w:cs="Times New Roman"/>
        </w:rPr>
        <w:fldChar w:fldCharType="end"/>
      </w:r>
      <w:r w:rsidRPr="000D44C0">
        <w:rPr>
          <w:rFonts w:ascii="Times New Roman" w:hAnsi="Times New Roman" w:cs="Times New Roman"/>
        </w:rPr>
        <w:t xml:space="preserve">. </w:t>
      </w:r>
    </w:p>
    <w:p w14:paraId="11CBAAB9" w14:textId="77777777" w:rsidR="00202AE5" w:rsidRDefault="00202AE5" w:rsidP="000D44C0">
      <w:pPr>
        <w:spacing w:line="360" w:lineRule="auto"/>
        <w:rPr>
          <w:rFonts w:ascii="Times New Roman" w:hAnsi="Times New Roman" w:cs="Times New Roman"/>
        </w:rPr>
      </w:pPr>
    </w:p>
    <w:p w14:paraId="18B08729" w14:textId="77777777" w:rsidR="00202AE5" w:rsidRPr="00202AE5" w:rsidRDefault="00202AE5" w:rsidP="00202AE5">
      <w:pPr>
        <w:spacing w:line="360" w:lineRule="auto"/>
        <w:rPr>
          <w:rFonts w:ascii="Times New Roman" w:hAnsi="Times New Roman" w:cs="Times New Roman"/>
          <w:i/>
          <w:iCs/>
        </w:rPr>
      </w:pPr>
      <w:r w:rsidRPr="00202AE5">
        <w:rPr>
          <w:rFonts w:ascii="Times New Roman" w:hAnsi="Times New Roman" w:cs="Times New Roman"/>
          <w:i/>
          <w:iCs/>
        </w:rPr>
        <w:t>Quality of evidence/risk of bias</w:t>
      </w:r>
    </w:p>
    <w:p w14:paraId="34887E4B" w14:textId="2A7EDEA1" w:rsidR="00237A38" w:rsidRDefault="00237A38" w:rsidP="000D44C0">
      <w:pPr>
        <w:spacing w:line="360" w:lineRule="auto"/>
        <w:rPr>
          <w:rFonts w:ascii="Times New Roman" w:hAnsi="Times New Roman" w:cs="Times New Roman"/>
        </w:rPr>
      </w:pPr>
      <w:r w:rsidRPr="00237A38">
        <w:rPr>
          <w:rFonts w:ascii="Times New Roman" w:hAnsi="Times New Roman" w:cs="Times New Roman"/>
        </w:rPr>
        <w:t>In the case report, THC was administered as an add on to aripiprazole and risperidone, both of which were kept constant throughout the THC trial. Validated pre- and post-measures were used to assess changes at baseline and after 7 weeks of THC before methylphenidate was added to treat ADHD symptoms</w:t>
      </w:r>
      <w:r w:rsidR="00581A1C">
        <w:rPr>
          <w:rFonts w:ascii="Times New Roman" w:hAnsi="Times New Roman" w:cs="Times New Roman"/>
        </w:rPr>
        <w:t xml:space="preserve"> </w:t>
      </w:r>
      <w:r w:rsidR="002F6EAC">
        <w:rPr>
          <w:rFonts w:ascii="Times New Roman" w:hAnsi="Times New Roman" w:cs="Times New Roman"/>
        </w:rPr>
        <w:fldChar w:fldCharType="begin"/>
      </w:r>
      <w:r w:rsidR="002F6EAC">
        <w:rPr>
          <w:rFonts w:ascii="Times New Roman" w:hAnsi="Times New Roman" w:cs="Times New Roman"/>
        </w:rPr>
        <w:instrText xml:space="preserve"> ADDIN EN.CITE &lt;EndNote&gt;&lt;Cite&gt;&lt;Author&gt;Hasan&lt;/Author&gt;&lt;Year&gt;2010&lt;/Year&gt;&lt;RecNum&gt;160&lt;/RecNum&gt;&lt;DisplayText&gt;[12]&lt;/DisplayText&gt;&lt;record&gt;&lt;rec-number&gt;160&lt;/rec-number&gt;&lt;foreign-keys&gt;&lt;key app="EN" db-id="5apssrvzjdd0vkewxe85ee52p9e2zdxaztwt" timestamp="1629108086"&gt;160&lt;/key&gt;&lt;/foreign-keys&gt;&lt;ref-type name="Journal Article"&gt;17&lt;/ref-type&gt;&lt;contributors&gt;&lt;authors&gt;&lt;author&gt;Hasan, A.&lt;/author&gt;&lt;author&gt;Rothenberger, A.&lt;/author&gt;&lt;author&gt;Munchau, A.&lt;/author&gt;&lt;author&gt;Wobrock, T.&lt;/author&gt;&lt;author&gt;Falkai, P.&lt;/author&gt;&lt;author&gt;Roessner, V.&lt;/author&gt;&lt;/authors&gt;&lt;/contributors&gt;&lt;titles&gt;&lt;title&gt;Oral DELTA9-tetrahydrocannabinol improved refractory Gilles de la Tourette syndrome in an adolescent by increasing intracortical inhibition: A case report&lt;/title&gt;&lt;secondary-title&gt;Journal of Clinical Psychopharmacology&lt;/secondary-title&gt;&lt;/titles&gt;&lt;periodical&gt;&lt;full-title&gt;Journal of Clinical Psychopharmacology&lt;/full-title&gt;&lt;abbr-1&gt;J. Clin. Psychopharmacol.&lt;/abbr-1&gt;&lt;abbr-2&gt;J Clin Psychopharmacol&lt;/abbr-2&gt;&lt;/periodical&gt;&lt;pages&gt;190-192&lt;/pages&gt;&lt;volume&gt;30&lt;/volume&gt;&lt;number&gt;2&lt;/number&gt;&lt;keywords&gt;&lt;keyword&gt;DELTA9-tetrahydrocannabinol: Attention-deficit/hyperactiviy disorder: Tourette syndrome: Transcranial magnetic stimulation: add on therapy: adolescent: article: attention deficit disorder/dt [Drug Therapy]: automutilation/dt [Drug Therapy]: cannabis smo&lt;/keyword&gt;&lt;/keywords&gt;&lt;dates&gt;&lt;year&gt;2010&lt;/year&gt;&lt;/dates&gt;&lt;urls&gt;&lt;/urls&gt;&lt;research-notes&gt;Eligible&lt;/research-notes&gt;&lt;/record&gt;&lt;/Cite&gt;&lt;/EndNote&gt;</w:instrText>
      </w:r>
      <w:r w:rsidR="002F6EAC">
        <w:rPr>
          <w:rFonts w:ascii="Times New Roman" w:hAnsi="Times New Roman" w:cs="Times New Roman"/>
        </w:rPr>
        <w:fldChar w:fldCharType="separate"/>
      </w:r>
      <w:r w:rsidR="002F6EAC">
        <w:rPr>
          <w:rFonts w:ascii="Times New Roman" w:hAnsi="Times New Roman" w:cs="Times New Roman"/>
          <w:noProof/>
        </w:rPr>
        <w:t>[12]</w:t>
      </w:r>
      <w:r w:rsidR="002F6EAC">
        <w:rPr>
          <w:rFonts w:ascii="Times New Roman" w:hAnsi="Times New Roman" w:cs="Times New Roman"/>
        </w:rPr>
        <w:fldChar w:fldCharType="end"/>
      </w:r>
      <w:r w:rsidRPr="00237A38">
        <w:rPr>
          <w:rFonts w:ascii="Times New Roman" w:hAnsi="Times New Roman" w:cs="Times New Roman"/>
        </w:rPr>
        <w:t>. Overall, this case report was well described. The case series with only one participant under 18 years of age reported improvements in tics and behaviour problems. However, these improvements were based on clinical evaluation and subjective reporting by the participant. No formal pre- and post-measures were used to assess change</w:t>
      </w:r>
      <w:r w:rsidR="002F6EAC">
        <w:rPr>
          <w:rFonts w:ascii="Times New Roman" w:hAnsi="Times New Roman" w:cs="Times New Roman"/>
        </w:rPr>
        <w:t xml:space="preserve"> {</w:t>
      </w:r>
      <w:proofErr w:type="spellStart"/>
      <w:r w:rsidR="002F6EAC">
        <w:rPr>
          <w:rFonts w:ascii="Times New Roman" w:hAnsi="Times New Roman" w:cs="Times New Roman"/>
        </w:rPr>
        <w:t>Jakubovski</w:t>
      </w:r>
      <w:proofErr w:type="spellEnd"/>
      <w:r w:rsidR="002F6EAC">
        <w:rPr>
          <w:rFonts w:ascii="Times New Roman" w:hAnsi="Times New Roman" w:cs="Times New Roman"/>
        </w:rPr>
        <w:t>, 2017 #162}</w:t>
      </w:r>
      <w:r w:rsidRPr="00237A38">
        <w:rPr>
          <w:rFonts w:ascii="Times New Roman" w:hAnsi="Times New Roman" w:cs="Times New Roman"/>
        </w:rPr>
        <w:t>. The second case series included two participants within the age range. In this study, the authors retrospectively interviewed people with TS about their marijuana use, which means the drug was self-administered and varied in both dose and strain</w:t>
      </w:r>
      <w:r w:rsidR="002F6EAC">
        <w:rPr>
          <w:rFonts w:ascii="Times New Roman" w:hAnsi="Times New Roman" w:cs="Times New Roman"/>
        </w:rPr>
        <w:t xml:space="preserve"> {Müller-</w:t>
      </w:r>
      <w:proofErr w:type="spellStart"/>
      <w:r w:rsidR="002F6EAC">
        <w:rPr>
          <w:rFonts w:ascii="Times New Roman" w:hAnsi="Times New Roman" w:cs="Times New Roman"/>
        </w:rPr>
        <w:t>Vahl</w:t>
      </w:r>
      <w:proofErr w:type="spellEnd"/>
      <w:r w:rsidR="002F6EAC">
        <w:rPr>
          <w:rFonts w:ascii="Times New Roman" w:hAnsi="Times New Roman" w:cs="Times New Roman"/>
        </w:rPr>
        <w:t>, 1998 #169}</w:t>
      </w:r>
      <w:r w:rsidRPr="00237A38">
        <w:rPr>
          <w:rFonts w:ascii="Times New Roman" w:hAnsi="Times New Roman" w:cs="Times New Roman"/>
        </w:rPr>
        <w:t xml:space="preserve">. There </w:t>
      </w:r>
      <w:proofErr w:type="gramStart"/>
      <w:r w:rsidRPr="00237A38">
        <w:rPr>
          <w:rFonts w:ascii="Times New Roman" w:hAnsi="Times New Roman" w:cs="Times New Roman"/>
        </w:rPr>
        <w:t>was</w:t>
      </w:r>
      <w:proofErr w:type="gramEnd"/>
      <w:r w:rsidRPr="00237A38">
        <w:rPr>
          <w:rFonts w:ascii="Times New Roman" w:hAnsi="Times New Roman" w:cs="Times New Roman"/>
        </w:rPr>
        <w:t xml:space="preserve"> also no pre-and post-assessments, rather efficacy was based on a retrospective interview that was presumably developed for the study. Overall, these case reports and series offer limited evidence of the efficacy of CBP for treating symptoms of paediatric TS.</w:t>
      </w:r>
    </w:p>
    <w:p w14:paraId="11FB3673" w14:textId="77777777" w:rsidR="00E04588" w:rsidRDefault="00E04588" w:rsidP="000D44C0">
      <w:pPr>
        <w:spacing w:line="360" w:lineRule="auto"/>
        <w:rPr>
          <w:rFonts w:ascii="Times New Roman" w:hAnsi="Times New Roman" w:cs="Times New Roman"/>
        </w:rPr>
      </w:pPr>
    </w:p>
    <w:p w14:paraId="47BF2EF0" w14:textId="6ACD3F29" w:rsidR="00E04588" w:rsidRPr="00316509" w:rsidRDefault="00110213" w:rsidP="000D44C0">
      <w:pPr>
        <w:spacing w:line="360" w:lineRule="auto"/>
        <w:rPr>
          <w:rFonts w:ascii="Times New Roman" w:hAnsi="Times New Roman" w:cs="Times New Roman"/>
          <w:b/>
          <w:bCs/>
        </w:rPr>
      </w:pPr>
      <w:r>
        <w:rPr>
          <w:rFonts w:ascii="Times New Roman" w:hAnsi="Times New Roman" w:cs="Times New Roman"/>
          <w:b/>
          <w:bCs/>
        </w:rPr>
        <w:t>Fetal Alcohol Spectrum Disorder (</w:t>
      </w:r>
      <w:r w:rsidR="00F42A8B" w:rsidRPr="00316509">
        <w:rPr>
          <w:rFonts w:ascii="Times New Roman" w:hAnsi="Times New Roman" w:cs="Times New Roman"/>
          <w:b/>
          <w:bCs/>
        </w:rPr>
        <w:t>FASD</w:t>
      </w:r>
      <w:r>
        <w:rPr>
          <w:rFonts w:ascii="Times New Roman" w:hAnsi="Times New Roman" w:cs="Times New Roman"/>
          <w:b/>
          <w:bCs/>
        </w:rPr>
        <w:t>)</w:t>
      </w:r>
    </w:p>
    <w:p w14:paraId="0FC01ED8" w14:textId="43153B45" w:rsidR="00E04588" w:rsidRPr="00F42A8B" w:rsidRDefault="00E04588" w:rsidP="00E04588">
      <w:pPr>
        <w:spacing w:line="360" w:lineRule="auto"/>
        <w:rPr>
          <w:rFonts w:ascii="Times New Roman" w:hAnsi="Times New Roman" w:cs="Times New Roman"/>
        </w:rPr>
      </w:pPr>
      <w:r w:rsidRPr="00F42A8B">
        <w:rPr>
          <w:rFonts w:ascii="Times New Roman" w:hAnsi="Times New Roman" w:cs="Times New Roman"/>
        </w:rPr>
        <w:t>The case series (n=5)</w:t>
      </w:r>
      <w:r w:rsidR="005357AC">
        <w:rPr>
          <w:rFonts w:ascii="Times New Roman" w:hAnsi="Times New Roman" w:cs="Times New Roman"/>
        </w:rPr>
        <w:t xml:space="preserve"> </w:t>
      </w:r>
      <w:r w:rsidRPr="00F42A8B">
        <w:rPr>
          <w:rFonts w:ascii="Times New Roman" w:hAnsi="Times New Roman" w:cs="Times New Roman"/>
        </w:rPr>
        <w:fldChar w:fldCharType="begin"/>
      </w:r>
      <w:r w:rsidR="00DC1647">
        <w:rPr>
          <w:rFonts w:ascii="Times New Roman" w:hAnsi="Times New Roman" w:cs="Times New Roman"/>
        </w:rPr>
        <w:instrText xml:space="preserve"> ADDIN EN.CITE &lt;EndNote&gt;&lt;Cite&gt;&lt;Author&gt;Koren&lt;/Author&gt;&lt;Year&gt;2021&lt;/Year&gt;&lt;RecNum&gt;78&lt;/RecNum&gt;&lt;DisplayText&gt;[13]&lt;/DisplayText&gt;&lt;record&gt;&lt;rec-number&gt;78&lt;/rec-number&gt;&lt;foreign-keys&gt;&lt;key app="EN" db-id="5apssrvzjdd0vkewxe85ee52p9e2zdxaztwt" timestamp="1625476212"&gt;78&lt;/key&gt;&lt;/foreign-keys&gt;&lt;ref-type name="Journal Article"&gt;17&lt;/ref-type&gt;&lt;contributors&gt;&lt;authors&gt;&lt;author&gt;Koren, G. &lt;/author&gt;&lt;author&gt;Cohen, R. &lt;/author&gt;&lt;author&gt;Sachs, O.&lt;/author&gt;&lt;/authors&gt;&lt;/contributors&gt;&lt;titles&gt;&lt;title&gt;Use of cannabis in fetal alcohol spectrum disorder&lt;/title&gt;&lt;secondary-title&gt;Cannabis and Cannabinoid Research&lt;/secondary-title&gt;&lt;/titles&gt;&lt;periodical&gt;&lt;full-title&gt;Cannabis and Cannabinoid Research&lt;/full-title&gt;&lt;abbr-2&gt;Cannabis and Cannabinoid Res&lt;/abbr-2&gt;&lt;/periodical&gt;&lt;pages&gt;74–76&lt;/pages&gt;&lt;volume&gt;6&lt;/volume&gt;&lt;number&gt;1&lt;/number&gt;&lt;dates&gt;&lt;year&gt;2021&lt;/year&gt;&lt;/dates&gt;&lt;urls&gt;&lt;/urls&gt;&lt;electronic-resource-num&gt;DOI: 10.1089/can.2019.0056&lt;/electronic-resource-num&gt;&lt;/record&gt;&lt;/Cite&gt;&lt;/EndNote&gt;</w:instrText>
      </w:r>
      <w:r w:rsidRPr="00F42A8B">
        <w:rPr>
          <w:rFonts w:ascii="Times New Roman" w:hAnsi="Times New Roman" w:cs="Times New Roman"/>
        </w:rPr>
        <w:fldChar w:fldCharType="separate"/>
      </w:r>
      <w:r w:rsidR="00DC1647">
        <w:rPr>
          <w:rFonts w:ascii="Times New Roman" w:hAnsi="Times New Roman" w:cs="Times New Roman"/>
          <w:noProof/>
        </w:rPr>
        <w:t>[13]</w:t>
      </w:r>
      <w:r w:rsidRPr="00F42A8B">
        <w:rPr>
          <w:rFonts w:ascii="Times New Roman" w:hAnsi="Times New Roman" w:cs="Times New Roman"/>
        </w:rPr>
        <w:fldChar w:fldCharType="end"/>
      </w:r>
      <w:r w:rsidRPr="00F42A8B">
        <w:rPr>
          <w:rFonts w:ascii="Times New Roman" w:hAnsi="Times New Roman" w:cs="Times New Roman"/>
        </w:rPr>
        <w:t xml:space="preserve"> included 2 children (a 5-year 4-month-old male; and a 12-year-old male) with FASD and disruptive behaviour. Both received CBD oil (20% CBD, 0.2% THC: </w:t>
      </w:r>
      <w:r w:rsidRPr="00F42A8B">
        <w:rPr>
          <w:rFonts w:ascii="Times New Roman" w:hAnsi="Times New Roman" w:cs="Times New Roman"/>
        </w:rPr>
        <w:lastRenderedPageBreak/>
        <w:t xml:space="preserve">and 15% CBD, 1% THC, respectively). Using a visual analogue scale (VAS) for evaluating disruptive symptoms (the </w:t>
      </w:r>
      <w:proofErr w:type="spellStart"/>
      <w:r w:rsidRPr="00F42A8B">
        <w:rPr>
          <w:rFonts w:ascii="Times New Roman" w:hAnsi="Times New Roman" w:cs="Times New Roman"/>
        </w:rPr>
        <w:t>Nisonger</w:t>
      </w:r>
      <w:proofErr w:type="spellEnd"/>
      <w:r w:rsidRPr="00F42A8B">
        <w:rPr>
          <w:rFonts w:ascii="Times New Roman" w:hAnsi="Times New Roman" w:cs="Times New Roman"/>
        </w:rPr>
        <w:t xml:space="preserve"> Child </w:t>
      </w:r>
      <w:proofErr w:type="spellStart"/>
      <w:r w:rsidRPr="00F42A8B">
        <w:rPr>
          <w:rFonts w:ascii="Times New Roman" w:hAnsi="Times New Roman" w:cs="Times New Roman"/>
        </w:rPr>
        <w:t>Behavior</w:t>
      </w:r>
      <w:proofErr w:type="spellEnd"/>
      <w:r w:rsidRPr="00F42A8B">
        <w:rPr>
          <w:rFonts w:ascii="Times New Roman" w:hAnsi="Times New Roman" w:cs="Times New Roman"/>
        </w:rPr>
        <w:t xml:space="preserve"> Rating Form), parents reported behavioural change. In the 5-year-old a reduction in aggression towards other children, tantrums and disappearances was reported as were improvements in communicating feelings and asking for permission. In the 12-year-old reductions in aggression, restlessness and impulsivity were reported. Neither case experienced any adverse events</w:t>
      </w:r>
      <w:r w:rsidR="0044485B">
        <w:rPr>
          <w:rFonts w:ascii="Times New Roman" w:hAnsi="Times New Roman" w:cs="Times New Roman"/>
        </w:rPr>
        <w:t xml:space="preserve"> </w:t>
      </w:r>
      <w:r w:rsidRPr="00F42A8B">
        <w:rPr>
          <w:rFonts w:ascii="Times New Roman" w:hAnsi="Times New Roman" w:cs="Times New Roman"/>
        </w:rPr>
        <w:fldChar w:fldCharType="begin"/>
      </w:r>
      <w:r w:rsidR="00DC1647">
        <w:rPr>
          <w:rFonts w:ascii="Times New Roman" w:hAnsi="Times New Roman" w:cs="Times New Roman"/>
        </w:rPr>
        <w:instrText xml:space="preserve"> ADDIN EN.CITE &lt;EndNote&gt;&lt;Cite&gt;&lt;Author&gt;Koren&lt;/Author&gt;&lt;Year&gt;2021&lt;/Year&gt;&lt;RecNum&gt;78&lt;/RecNum&gt;&lt;DisplayText&gt;[13]&lt;/DisplayText&gt;&lt;record&gt;&lt;rec-number&gt;78&lt;/rec-number&gt;&lt;foreign-keys&gt;&lt;key app="EN" db-id="5apssrvzjdd0vkewxe85ee52p9e2zdxaztwt" timestamp="1625476212"&gt;78&lt;/key&gt;&lt;/foreign-keys&gt;&lt;ref-type name="Journal Article"&gt;17&lt;/ref-type&gt;&lt;contributors&gt;&lt;authors&gt;&lt;author&gt;Koren, G. &lt;/author&gt;&lt;author&gt;Cohen, R. &lt;/author&gt;&lt;author&gt;Sachs, O.&lt;/author&gt;&lt;/authors&gt;&lt;/contributors&gt;&lt;titles&gt;&lt;title&gt;Use of cannabis in fetal alcohol spectrum disorder&lt;/title&gt;&lt;secondary-title&gt;Cannabis and Cannabinoid Research&lt;/secondary-title&gt;&lt;/titles&gt;&lt;periodical&gt;&lt;full-title&gt;Cannabis and Cannabinoid Research&lt;/full-title&gt;&lt;abbr-2&gt;Cannabis and Cannabinoid Res&lt;/abbr-2&gt;&lt;/periodical&gt;&lt;pages&gt;74–76&lt;/pages&gt;&lt;volume&gt;6&lt;/volume&gt;&lt;number&gt;1&lt;/number&gt;&lt;dates&gt;&lt;year&gt;2021&lt;/year&gt;&lt;/dates&gt;&lt;urls&gt;&lt;/urls&gt;&lt;electronic-resource-num&gt;DOI: 10.1089/can.2019.0056&lt;/electronic-resource-num&gt;&lt;/record&gt;&lt;/Cite&gt;&lt;/EndNote&gt;</w:instrText>
      </w:r>
      <w:r w:rsidRPr="00F42A8B">
        <w:rPr>
          <w:rFonts w:ascii="Times New Roman" w:hAnsi="Times New Roman" w:cs="Times New Roman"/>
        </w:rPr>
        <w:fldChar w:fldCharType="separate"/>
      </w:r>
      <w:r w:rsidR="00DC1647">
        <w:rPr>
          <w:rFonts w:ascii="Times New Roman" w:hAnsi="Times New Roman" w:cs="Times New Roman"/>
          <w:noProof/>
        </w:rPr>
        <w:t>[13]</w:t>
      </w:r>
      <w:r w:rsidRPr="00F42A8B">
        <w:rPr>
          <w:rFonts w:ascii="Times New Roman" w:hAnsi="Times New Roman" w:cs="Times New Roman"/>
        </w:rPr>
        <w:fldChar w:fldCharType="end"/>
      </w:r>
      <w:r w:rsidRPr="00F42A8B">
        <w:rPr>
          <w:rFonts w:ascii="Times New Roman" w:hAnsi="Times New Roman" w:cs="Times New Roman"/>
        </w:rPr>
        <w:t>.</w:t>
      </w:r>
    </w:p>
    <w:p w14:paraId="690B1241" w14:textId="77777777" w:rsidR="000D44C0" w:rsidRPr="000D44C0" w:rsidRDefault="000D44C0" w:rsidP="000D44C0">
      <w:pPr>
        <w:spacing w:line="360" w:lineRule="auto"/>
        <w:rPr>
          <w:rFonts w:ascii="Times New Roman" w:hAnsi="Times New Roman" w:cs="Times New Roman"/>
        </w:rPr>
      </w:pPr>
    </w:p>
    <w:p w14:paraId="0F04857C" w14:textId="5D125D64" w:rsidR="00600BD6" w:rsidRPr="00A52176" w:rsidRDefault="00E8455F" w:rsidP="002E18C3">
      <w:pPr>
        <w:rPr>
          <w:rFonts w:ascii="Times New Roman" w:hAnsi="Times New Roman" w:cs="Times New Roman"/>
        </w:rPr>
      </w:pPr>
      <w:r w:rsidRPr="00A52176">
        <w:rPr>
          <w:rFonts w:ascii="Times New Roman" w:hAnsi="Times New Roman" w:cs="Times New Roman"/>
        </w:rPr>
        <w:t>References</w:t>
      </w:r>
    </w:p>
    <w:p w14:paraId="771C2DA4" w14:textId="77777777" w:rsidR="00600BD6" w:rsidRPr="00A52176" w:rsidRDefault="00600BD6" w:rsidP="002E18C3">
      <w:pPr>
        <w:rPr>
          <w:rFonts w:ascii="Times New Roman" w:hAnsi="Times New Roman" w:cs="Times New Roman"/>
        </w:rPr>
      </w:pPr>
    </w:p>
    <w:p w14:paraId="0B8DCA61" w14:textId="77777777" w:rsidR="002F6EAC" w:rsidRPr="00221D2F" w:rsidRDefault="00600BD6"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fldChar w:fldCharType="begin"/>
      </w:r>
      <w:r w:rsidRPr="00221D2F">
        <w:rPr>
          <w:rFonts w:ascii="Times New Roman" w:hAnsi="Times New Roman" w:cs="Times New Roman"/>
          <w:sz w:val="22"/>
          <w:szCs w:val="22"/>
        </w:rPr>
        <w:instrText xml:space="preserve"> ADDIN EN.REFLIST </w:instrText>
      </w:r>
      <w:r w:rsidRPr="00221D2F">
        <w:rPr>
          <w:rFonts w:ascii="Times New Roman" w:hAnsi="Times New Roman" w:cs="Times New Roman"/>
          <w:sz w:val="22"/>
          <w:szCs w:val="22"/>
        </w:rPr>
        <w:fldChar w:fldCharType="separate"/>
      </w:r>
      <w:r w:rsidR="002F6EAC" w:rsidRPr="00221D2F">
        <w:rPr>
          <w:rFonts w:ascii="Times New Roman" w:hAnsi="Times New Roman" w:cs="Times New Roman"/>
          <w:sz w:val="22"/>
          <w:szCs w:val="22"/>
        </w:rPr>
        <w:t>1.</w:t>
      </w:r>
      <w:r w:rsidR="002F6EAC" w:rsidRPr="00221D2F">
        <w:rPr>
          <w:rFonts w:ascii="Times New Roman" w:hAnsi="Times New Roman" w:cs="Times New Roman"/>
          <w:sz w:val="22"/>
          <w:szCs w:val="22"/>
        </w:rPr>
        <w:tab/>
        <w:t>Kurz R, Blaas K (2010) Use of dronabinol (delta-9-THC) in autism: a prospective single-case-study with an early infantile autistic child. Cannabinoids 5:4-6</w:t>
      </w:r>
    </w:p>
    <w:p w14:paraId="1B72821E"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2.</w:t>
      </w:r>
      <w:r w:rsidRPr="00221D2F">
        <w:rPr>
          <w:rFonts w:ascii="Times New Roman" w:hAnsi="Times New Roman" w:cs="Times New Roman"/>
          <w:sz w:val="22"/>
          <w:szCs w:val="22"/>
        </w:rPr>
        <w:tab/>
        <w:t>Ponton JA, Smyth K, Soumbasis E, Llanos SA, Lewis M, Meerholz WA, Tanguay RL (2020) A pediatric patient with autism spectrum disorder and epilepsy using cannabinoid extracts as complementary therapy: a case report. Journal of Medical Case Reports 14:162-162</w:t>
      </w:r>
    </w:p>
    <w:p w14:paraId="3BB18FE7"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3.</w:t>
      </w:r>
      <w:r w:rsidRPr="00221D2F">
        <w:rPr>
          <w:rFonts w:ascii="Times New Roman" w:hAnsi="Times New Roman" w:cs="Times New Roman"/>
          <w:sz w:val="22"/>
          <w:szCs w:val="22"/>
        </w:rPr>
        <w:tab/>
        <w:t>Tartaglia N, Bonn-Miller M, Hagerman R (2019) Treatment of Fragile X Syndrome with Cannabidiol: A Case Series Study and Brief Review of the Literature. Cannabis and Cannabinoid Research 4:3-9</w:t>
      </w:r>
    </w:p>
    <w:p w14:paraId="2D22853F"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4.</w:t>
      </w:r>
      <w:r w:rsidRPr="00221D2F">
        <w:rPr>
          <w:rFonts w:ascii="Times New Roman" w:hAnsi="Times New Roman" w:cs="Times New Roman"/>
          <w:sz w:val="22"/>
          <w:szCs w:val="22"/>
        </w:rPr>
        <w:tab/>
        <w:t>Gruber AJ, Pope HG, Jr., Brown ME (1996) Do patients use marijuana as an antidepressant? Depression 4:77-80</w:t>
      </w:r>
    </w:p>
    <w:p w14:paraId="7D4F68A9"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5.</w:t>
      </w:r>
      <w:r w:rsidRPr="00221D2F">
        <w:rPr>
          <w:rFonts w:ascii="Times New Roman" w:hAnsi="Times New Roman" w:cs="Times New Roman"/>
          <w:sz w:val="22"/>
          <w:szCs w:val="22"/>
        </w:rPr>
        <w:tab/>
        <w:t>Laczkovics C, Kothgassner OD, Felnhofer A, Klier CM (2021) Cannabidiol treatment in an adolescent with multiple substance abuse, social anxiety and depression. Neuropsychiatrie 35:31-34</w:t>
      </w:r>
    </w:p>
    <w:p w14:paraId="4D8D67A7"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6.</w:t>
      </w:r>
      <w:r w:rsidRPr="00221D2F">
        <w:rPr>
          <w:rFonts w:ascii="Times New Roman" w:hAnsi="Times New Roman" w:cs="Times New Roman"/>
          <w:sz w:val="22"/>
          <w:szCs w:val="22"/>
        </w:rPr>
        <w:tab/>
        <w:t>Klier CM, de Gier C, Felnhofer A, Laczkovics C, Amminger PG (2020) A Case Report of Cannabidiol Treatment of a Crohn's Disease Patient With Anxiety Disorder. Journal of Clinical Psychopharmacology 40:90-92</w:t>
      </w:r>
    </w:p>
    <w:p w14:paraId="391C8CEF"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7.</w:t>
      </w:r>
      <w:r w:rsidRPr="00221D2F">
        <w:rPr>
          <w:rFonts w:ascii="Times New Roman" w:hAnsi="Times New Roman" w:cs="Times New Roman"/>
          <w:sz w:val="22"/>
          <w:szCs w:val="22"/>
        </w:rPr>
        <w:tab/>
        <w:t>Lorenz R (2004) On the application of cannabis in paediatrics and epileptology. Neuro Endocrinology Letters 25:40-44</w:t>
      </w:r>
    </w:p>
    <w:p w14:paraId="795A86E0"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8.</w:t>
      </w:r>
      <w:r w:rsidRPr="00221D2F">
        <w:rPr>
          <w:rFonts w:ascii="Times New Roman" w:hAnsi="Times New Roman" w:cs="Times New Roman"/>
          <w:sz w:val="22"/>
          <w:szCs w:val="22"/>
        </w:rPr>
        <w:tab/>
        <w:t>Shannon S, Opila-Lehman J (2016) Effectiveness of Cannabidiol Oil for Pediatric Anxiety and Insomnia as Part of Posttraumatic Stress Disorder: A Case Report. Permanente Journal 20:16-005</w:t>
      </w:r>
    </w:p>
    <w:p w14:paraId="62B1D56D"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9.</w:t>
      </w:r>
      <w:r w:rsidRPr="00221D2F">
        <w:rPr>
          <w:rFonts w:ascii="Times New Roman" w:hAnsi="Times New Roman" w:cs="Times New Roman"/>
          <w:sz w:val="22"/>
          <w:szCs w:val="22"/>
        </w:rPr>
        <w:tab/>
        <w:t>Bolsoni LM, da Silva TDA, Quintana SM, de Castro M, Crippa JA, Zuardi AW (2019) Changes in Cortisol Awakening Response Before and After Development of Posttraumatic Stress Disorder, Which Cannot be Avoided with Use of Cannabidiol: A Case Report. The Permanente Journal 23</w:t>
      </w:r>
    </w:p>
    <w:p w14:paraId="5A5063A0"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10.</w:t>
      </w:r>
      <w:r w:rsidRPr="00221D2F">
        <w:rPr>
          <w:rFonts w:ascii="Times New Roman" w:hAnsi="Times New Roman" w:cs="Times New Roman"/>
          <w:sz w:val="22"/>
          <w:szCs w:val="22"/>
        </w:rPr>
        <w:tab/>
        <w:t>Jakubovski E, Muller-Vahl K (2017) Speechlessness in Gilles de la Tourette Syndrome: Cannabis-based medicines improve severe vocal blocking tics in two patients. International Journal of Molecular Sciences 18:1739</w:t>
      </w:r>
    </w:p>
    <w:p w14:paraId="0D994ABA"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11.</w:t>
      </w:r>
      <w:r w:rsidRPr="00221D2F">
        <w:rPr>
          <w:rFonts w:ascii="Times New Roman" w:hAnsi="Times New Roman" w:cs="Times New Roman"/>
          <w:sz w:val="22"/>
          <w:szCs w:val="22"/>
        </w:rPr>
        <w:tab/>
        <w:t>Müller-Vahl KR, Kolbe H, Schneider U, Emrich HM (1998) Cannabinoids: possible role in patho-physiology and therapy of Gilles de la Tourette syndrome. Acta Psychiatrica Scandinavica 98:502-506</w:t>
      </w:r>
    </w:p>
    <w:p w14:paraId="1E8AC4CA"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12.</w:t>
      </w:r>
      <w:r w:rsidRPr="00221D2F">
        <w:rPr>
          <w:rFonts w:ascii="Times New Roman" w:hAnsi="Times New Roman" w:cs="Times New Roman"/>
          <w:sz w:val="22"/>
          <w:szCs w:val="22"/>
        </w:rPr>
        <w:tab/>
        <w:t>Hasan A, Rothenberger A, Munchau A, Wobrock T, Falkai P, Roessner V (2010) Oral DELTA9-tetrahydrocannabinol improved refractory Gilles de la Tourette syndrome in an adolescent by increasing intracortical inhibition: A case report. Journal of Clinical Psychopharmacology 30:190-192</w:t>
      </w:r>
    </w:p>
    <w:p w14:paraId="053EBA38" w14:textId="77777777" w:rsidR="002F6EAC" w:rsidRPr="00221D2F" w:rsidRDefault="002F6EAC" w:rsidP="002F6EAC">
      <w:pPr>
        <w:pStyle w:val="EndNoteBibliography"/>
        <w:ind w:left="720" w:hanging="720"/>
        <w:rPr>
          <w:rFonts w:ascii="Times New Roman" w:hAnsi="Times New Roman" w:cs="Times New Roman"/>
          <w:sz w:val="22"/>
          <w:szCs w:val="22"/>
        </w:rPr>
      </w:pPr>
      <w:r w:rsidRPr="00221D2F">
        <w:rPr>
          <w:rFonts w:ascii="Times New Roman" w:hAnsi="Times New Roman" w:cs="Times New Roman"/>
          <w:sz w:val="22"/>
          <w:szCs w:val="22"/>
        </w:rPr>
        <w:t>13.</w:t>
      </w:r>
      <w:r w:rsidRPr="00221D2F">
        <w:rPr>
          <w:rFonts w:ascii="Times New Roman" w:hAnsi="Times New Roman" w:cs="Times New Roman"/>
          <w:sz w:val="22"/>
          <w:szCs w:val="22"/>
        </w:rPr>
        <w:tab/>
        <w:t>Koren G, Cohen R, Sachs O (2021) Use of cannabis in fetal alcohol spectrum disorder. Cannabis and Cannabinoid Research 6:74–76</w:t>
      </w:r>
    </w:p>
    <w:p w14:paraId="5C92FCC7" w14:textId="4CAC3374" w:rsidR="000D44C0" w:rsidRPr="00E8455F" w:rsidRDefault="00600BD6" w:rsidP="002E18C3">
      <w:pPr>
        <w:rPr>
          <w:rFonts w:ascii="Times New Roman" w:hAnsi="Times New Roman" w:cs="Times New Roman"/>
        </w:rPr>
      </w:pPr>
      <w:r w:rsidRPr="00221D2F">
        <w:rPr>
          <w:rFonts w:ascii="Times New Roman" w:hAnsi="Times New Roman" w:cs="Times New Roman"/>
          <w:sz w:val="22"/>
          <w:szCs w:val="22"/>
        </w:rPr>
        <w:fldChar w:fldCharType="end"/>
      </w:r>
    </w:p>
    <w:sectPr w:rsidR="000D44C0" w:rsidRPr="00E8455F" w:rsidSect="00221D2F">
      <w:footerReference w:type="default" r:id="rId7"/>
      <w:pgSz w:w="11900" w:h="16840"/>
      <w:pgMar w:top="1440" w:right="1440" w:bottom="1276" w:left="1440" w:header="708" w:footer="78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FFB29" w14:textId="77777777" w:rsidR="009E20C1" w:rsidRDefault="009E20C1" w:rsidP="00B11C68">
      <w:r>
        <w:separator/>
      </w:r>
    </w:p>
  </w:endnote>
  <w:endnote w:type="continuationSeparator" w:id="0">
    <w:p w14:paraId="032151CD" w14:textId="77777777" w:rsidR="009E20C1" w:rsidRDefault="009E20C1" w:rsidP="00B11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87E9C" w14:textId="77777777" w:rsidR="00B11C68" w:rsidRPr="00221D2F" w:rsidRDefault="00B11C68" w:rsidP="00B11C68">
    <w:pPr>
      <w:pStyle w:val="Header"/>
      <w:rPr>
        <w:rFonts w:ascii="Times New Roman" w:hAnsi="Times New Roman" w:cs="Times New Roman"/>
        <w:color w:val="808080" w:themeColor="background1" w:themeShade="80"/>
        <w:sz w:val="6"/>
        <w:szCs w:val="6"/>
      </w:rPr>
    </w:pPr>
  </w:p>
  <w:p w14:paraId="01E4C538" w14:textId="6A4FB4D0" w:rsidR="00B11C68" w:rsidRPr="00221D2F" w:rsidRDefault="00B11C68" w:rsidP="00B11C68">
    <w:pPr>
      <w:pStyle w:val="Header"/>
      <w:rPr>
        <w:rFonts w:ascii="Times New Roman" w:hAnsi="Times New Roman" w:cs="Times New Roman"/>
        <w:color w:val="808080" w:themeColor="background1" w:themeShade="80"/>
        <w:sz w:val="20"/>
        <w:szCs w:val="20"/>
      </w:rPr>
    </w:pPr>
    <w:r w:rsidRPr="00221D2F">
      <w:rPr>
        <w:rFonts w:ascii="Times New Roman" w:hAnsi="Times New Roman" w:cs="Times New Roman"/>
        <w:color w:val="808080" w:themeColor="background1" w:themeShade="80"/>
        <w:sz w:val="20"/>
        <w:szCs w:val="20"/>
      </w:rPr>
      <w:t>Supplementary Material 3</w:t>
    </w:r>
  </w:p>
  <w:p w14:paraId="00D8EBE0" w14:textId="4334DCAC" w:rsidR="00B11C68" w:rsidRPr="00221D2F" w:rsidRDefault="00B11C68" w:rsidP="00221D2F">
    <w:pPr>
      <w:pStyle w:val="Header"/>
      <w:rPr>
        <w:color w:val="808080" w:themeColor="background1" w:themeShade="80"/>
        <w:sz w:val="20"/>
        <w:szCs w:val="20"/>
      </w:rPr>
    </w:pPr>
    <w:r w:rsidRPr="00221D2F">
      <w:rPr>
        <w:rFonts w:ascii="Times New Roman" w:hAnsi="Times New Roman" w:cs="Times New Roman"/>
        <w:color w:val="808080" w:themeColor="background1" w:themeShade="80"/>
        <w:sz w:val="20"/>
        <w:szCs w:val="20"/>
      </w:rPr>
      <w:t>Article: Efficacy of cannabinoids in neurodevelopmental and neuropsychiatric disorders amongst children and adolescents: a systematic revie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54EED" w14:textId="77777777" w:rsidR="009E20C1" w:rsidRDefault="009E20C1" w:rsidP="00B11C68">
      <w:r>
        <w:separator/>
      </w:r>
    </w:p>
  </w:footnote>
  <w:footnote w:type="continuationSeparator" w:id="0">
    <w:p w14:paraId="034AFB51" w14:textId="77777777" w:rsidR="009E20C1" w:rsidRDefault="009E20C1" w:rsidP="00B11C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F3652A"/>
    <w:multiLevelType w:val="hybridMultilevel"/>
    <w:tmpl w:val="18B6565A"/>
    <w:lvl w:ilvl="0" w:tplc="0809000F">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73022638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 Child Adol Psy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pssrvzjdd0vkewxe85ee52p9e2zdxaztwt&quot;&gt;CBD in ID review (ECAP format) LR 28 Nov 2022&lt;record-ids&gt;&lt;item&gt;78&lt;/item&gt;&lt;item&gt;156&lt;/item&gt;&lt;item&gt;159&lt;/item&gt;&lt;item&gt;160&lt;/item&gt;&lt;item&gt;162&lt;/item&gt;&lt;item&gt;164&lt;/item&gt;&lt;item&gt;166&lt;/item&gt;&lt;item&gt;167&lt;/item&gt;&lt;item&gt;168&lt;/item&gt;&lt;item&gt;169&lt;/item&gt;&lt;item&gt;170&lt;/item&gt;&lt;item&gt;171&lt;/item&gt;&lt;item&gt;172&lt;/item&gt;&lt;/record-ids&gt;&lt;/item&gt;&lt;/Libraries&gt;"/>
  </w:docVars>
  <w:rsids>
    <w:rsidRoot w:val="00284209"/>
    <w:rsid w:val="00003178"/>
    <w:rsid w:val="00006D28"/>
    <w:rsid w:val="0001022B"/>
    <w:rsid w:val="00011D3D"/>
    <w:rsid w:val="0002603A"/>
    <w:rsid w:val="000341BC"/>
    <w:rsid w:val="00054654"/>
    <w:rsid w:val="00062339"/>
    <w:rsid w:val="0006331F"/>
    <w:rsid w:val="00065146"/>
    <w:rsid w:val="00081240"/>
    <w:rsid w:val="00081EF3"/>
    <w:rsid w:val="00082397"/>
    <w:rsid w:val="00084C31"/>
    <w:rsid w:val="000942C7"/>
    <w:rsid w:val="00096F4C"/>
    <w:rsid w:val="000A5FDC"/>
    <w:rsid w:val="000A6BAF"/>
    <w:rsid w:val="000C247A"/>
    <w:rsid w:val="000C6890"/>
    <w:rsid w:val="000D44C0"/>
    <w:rsid w:val="000F1EE0"/>
    <w:rsid w:val="000F1F5E"/>
    <w:rsid w:val="000F373C"/>
    <w:rsid w:val="00106F0A"/>
    <w:rsid w:val="00110213"/>
    <w:rsid w:val="00111987"/>
    <w:rsid w:val="00121BD2"/>
    <w:rsid w:val="001342F3"/>
    <w:rsid w:val="00136AD6"/>
    <w:rsid w:val="001434FC"/>
    <w:rsid w:val="00152D99"/>
    <w:rsid w:val="00161A52"/>
    <w:rsid w:val="0019757E"/>
    <w:rsid w:val="001D25C4"/>
    <w:rsid w:val="001E6A5F"/>
    <w:rsid w:val="00202AE5"/>
    <w:rsid w:val="0020422E"/>
    <w:rsid w:val="0020655D"/>
    <w:rsid w:val="00221D2F"/>
    <w:rsid w:val="00225D30"/>
    <w:rsid w:val="00237A38"/>
    <w:rsid w:val="00253D32"/>
    <w:rsid w:val="00256139"/>
    <w:rsid w:val="0026162F"/>
    <w:rsid w:val="00284209"/>
    <w:rsid w:val="00292B58"/>
    <w:rsid w:val="002A049A"/>
    <w:rsid w:val="002B19BA"/>
    <w:rsid w:val="002D0B78"/>
    <w:rsid w:val="002D2118"/>
    <w:rsid w:val="002E1722"/>
    <w:rsid w:val="002E18C3"/>
    <w:rsid w:val="002E1C4D"/>
    <w:rsid w:val="002F6EAC"/>
    <w:rsid w:val="003108A9"/>
    <w:rsid w:val="00316509"/>
    <w:rsid w:val="003313C0"/>
    <w:rsid w:val="00332282"/>
    <w:rsid w:val="003376A0"/>
    <w:rsid w:val="0034233D"/>
    <w:rsid w:val="00383D77"/>
    <w:rsid w:val="003967BB"/>
    <w:rsid w:val="003A2C01"/>
    <w:rsid w:val="003A5ACF"/>
    <w:rsid w:val="003B06DF"/>
    <w:rsid w:val="003B1DC0"/>
    <w:rsid w:val="003C6AAB"/>
    <w:rsid w:val="003D16E1"/>
    <w:rsid w:val="003D58D1"/>
    <w:rsid w:val="003D7E13"/>
    <w:rsid w:val="003E363D"/>
    <w:rsid w:val="003E5D8D"/>
    <w:rsid w:val="00410E58"/>
    <w:rsid w:val="00417A21"/>
    <w:rsid w:val="00443D68"/>
    <w:rsid w:val="0044485B"/>
    <w:rsid w:val="00455EC9"/>
    <w:rsid w:val="00477411"/>
    <w:rsid w:val="00492967"/>
    <w:rsid w:val="004A40EA"/>
    <w:rsid w:val="004C33C2"/>
    <w:rsid w:val="004D4665"/>
    <w:rsid w:val="004D4CFD"/>
    <w:rsid w:val="004D774D"/>
    <w:rsid w:val="004F597C"/>
    <w:rsid w:val="00506AAE"/>
    <w:rsid w:val="00512D23"/>
    <w:rsid w:val="005336C7"/>
    <w:rsid w:val="005357AC"/>
    <w:rsid w:val="00535A60"/>
    <w:rsid w:val="00540E13"/>
    <w:rsid w:val="00566748"/>
    <w:rsid w:val="0057096B"/>
    <w:rsid w:val="00571DD3"/>
    <w:rsid w:val="00574A11"/>
    <w:rsid w:val="00581A1C"/>
    <w:rsid w:val="005E4F01"/>
    <w:rsid w:val="00600BD6"/>
    <w:rsid w:val="00600F5B"/>
    <w:rsid w:val="006300D7"/>
    <w:rsid w:val="00630295"/>
    <w:rsid w:val="006334EA"/>
    <w:rsid w:val="00635696"/>
    <w:rsid w:val="00637FF9"/>
    <w:rsid w:val="00642622"/>
    <w:rsid w:val="00660449"/>
    <w:rsid w:val="0066052D"/>
    <w:rsid w:val="00684790"/>
    <w:rsid w:val="006A3158"/>
    <w:rsid w:val="006A5FFF"/>
    <w:rsid w:val="006B58CB"/>
    <w:rsid w:val="006D21DC"/>
    <w:rsid w:val="006E29F0"/>
    <w:rsid w:val="006E7372"/>
    <w:rsid w:val="006F06F6"/>
    <w:rsid w:val="006F3DD1"/>
    <w:rsid w:val="006F57E7"/>
    <w:rsid w:val="00701624"/>
    <w:rsid w:val="0070567C"/>
    <w:rsid w:val="00711445"/>
    <w:rsid w:val="007127B4"/>
    <w:rsid w:val="00717DA4"/>
    <w:rsid w:val="00723FFB"/>
    <w:rsid w:val="00730008"/>
    <w:rsid w:val="007413A1"/>
    <w:rsid w:val="00744BDF"/>
    <w:rsid w:val="007565A6"/>
    <w:rsid w:val="0076120C"/>
    <w:rsid w:val="00763E5B"/>
    <w:rsid w:val="00772A1D"/>
    <w:rsid w:val="00776322"/>
    <w:rsid w:val="007C2007"/>
    <w:rsid w:val="007C2B11"/>
    <w:rsid w:val="007C5E4F"/>
    <w:rsid w:val="007D0149"/>
    <w:rsid w:val="007D1EAD"/>
    <w:rsid w:val="007D2410"/>
    <w:rsid w:val="007D51DC"/>
    <w:rsid w:val="007E33CD"/>
    <w:rsid w:val="007F5F67"/>
    <w:rsid w:val="0081145A"/>
    <w:rsid w:val="00814016"/>
    <w:rsid w:val="0086669E"/>
    <w:rsid w:val="0087320F"/>
    <w:rsid w:val="008A4BE7"/>
    <w:rsid w:val="008C332B"/>
    <w:rsid w:val="008C4BF0"/>
    <w:rsid w:val="008D0292"/>
    <w:rsid w:val="008D1759"/>
    <w:rsid w:val="008D1831"/>
    <w:rsid w:val="008D2AAF"/>
    <w:rsid w:val="008E1449"/>
    <w:rsid w:val="008E468B"/>
    <w:rsid w:val="008F6781"/>
    <w:rsid w:val="00901DDA"/>
    <w:rsid w:val="00910384"/>
    <w:rsid w:val="00913397"/>
    <w:rsid w:val="00920A33"/>
    <w:rsid w:val="009236B3"/>
    <w:rsid w:val="009416A7"/>
    <w:rsid w:val="00946F18"/>
    <w:rsid w:val="00950983"/>
    <w:rsid w:val="0097500A"/>
    <w:rsid w:val="00976A2F"/>
    <w:rsid w:val="00986E6B"/>
    <w:rsid w:val="009A3396"/>
    <w:rsid w:val="009C3B02"/>
    <w:rsid w:val="009C7F14"/>
    <w:rsid w:val="009D0057"/>
    <w:rsid w:val="009D77D1"/>
    <w:rsid w:val="009E20C1"/>
    <w:rsid w:val="00A01A34"/>
    <w:rsid w:val="00A05578"/>
    <w:rsid w:val="00A15CDF"/>
    <w:rsid w:val="00A374F6"/>
    <w:rsid w:val="00A40707"/>
    <w:rsid w:val="00A52176"/>
    <w:rsid w:val="00A526DE"/>
    <w:rsid w:val="00A608C1"/>
    <w:rsid w:val="00A6231D"/>
    <w:rsid w:val="00A719F1"/>
    <w:rsid w:val="00AA1C99"/>
    <w:rsid w:val="00AA7820"/>
    <w:rsid w:val="00AB23CB"/>
    <w:rsid w:val="00AB4C89"/>
    <w:rsid w:val="00B11C68"/>
    <w:rsid w:val="00B131EE"/>
    <w:rsid w:val="00B3262A"/>
    <w:rsid w:val="00B32B23"/>
    <w:rsid w:val="00B339D5"/>
    <w:rsid w:val="00B366EB"/>
    <w:rsid w:val="00B8727B"/>
    <w:rsid w:val="00B87370"/>
    <w:rsid w:val="00BC2744"/>
    <w:rsid w:val="00BF71DD"/>
    <w:rsid w:val="00C0071C"/>
    <w:rsid w:val="00C0098E"/>
    <w:rsid w:val="00C068BC"/>
    <w:rsid w:val="00C11194"/>
    <w:rsid w:val="00C1178E"/>
    <w:rsid w:val="00C3319C"/>
    <w:rsid w:val="00C346B6"/>
    <w:rsid w:val="00C447C3"/>
    <w:rsid w:val="00C53D85"/>
    <w:rsid w:val="00C632D1"/>
    <w:rsid w:val="00C703F2"/>
    <w:rsid w:val="00C8150D"/>
    <w:rsid w:val="00CA208C"/>
    <w:rsid w:val="00CD4835"/>
    <w:rsid w:val="00CD5BBF"/>
    <w:rsid w:val="00CF2DB0"/>
    <w:rsid w:val="00CF5713"/>
    <w:rsid w:val="00CF588C"/>
    <w:rsid w:val="00D127A5"/>
    <w:rsid w:val="00D12CC1"/>
    <w:rsid w:val="00D14976"/>
    <w:rsid w:val="00D2312D"/>
    <w:rsid w:val="00D27138"/>
    <w:rsid w:val="00D34214"/>
    <w:rsid w:val="00D36857"/>
    <w:rsid w:val="00D4214B"/>
    <w:rsid w:val="00D5580B"/>
    <w:rsid w:val="00D64F83"/>
    <w:rsid w:val="00D731AC"/>
    <w:rsid w:val="00D76F06"/>
    <w:rsid w:val="00D81BF2"/>
    <w:rsid w:val="00D93335"/>
    <w:rsid w:val="00DA2B25"/>
    <w:rsid w:val="00DB4ACD"/>
    <w:rsid w:val="00DC1647"/>
    <w:rsid w:val="00DC7564"/>
    <w:rsid w:val="00DD7F2F"/>
    <w:rsid w:val="00DE2BCD"/>
    <w:rsid w:val="00DF1A3A"/>
    <w:rsid w:val="00DF6FDC"/>
    <w:rsid w:val="00E04588"/>
    <w:rsid w:val="00E200D2"/>
    <w:rsid w:val="00E257CD"/>
    <w:rsid w:val="00E25EC3"/>
    <w:rsid w:val="00E31EA3"/>
    <w:rsid w:val="00E41F59"/>
    <w:rsid w:val="00E43C56"/>
    <w:rsid w:val="00E52E63"/>
    <w:rsid w:val="00E8455F"/>
    <w:rsid w:val="00E85B36"/>
    <w:rsid w:val="00E879F9"/>
    <w:rsid w:val="00EC2E32"/>
    <w:rsid w:val="00ED15EF"/>
    <w:rsid w:val="00ED43FD"/>
    <w:rsid w:val="00EE11BD"/>
    <w:rsid w:val="00EE1F57"/>
    <w:rsid w:val="00EF6A25"/>
    <w:rsid w:val="00F42A8B"/>
    <w:rsid w:val="00F55AE2"/>
    <w:rsid w:val="00F5670A"/>
    <w:rsid w:val="00F67418"/>
    <w:rsid w:val="00F75B28"/>
    <w:rsid w:val="00F8060C"/>
    <w:rsid w:val="00F8726F"/>
    <w:rsid w:val="00F9037C"/>
    <w:rsid w:val="00F90890"/>
    <w:rsid w:val="00F933DF"/>
    <w:rsid w:val="00F955BF"/>
    <w:rsid w:val="00FA51CD"/>
    <w:rsid w:val="00FD3516"/>
    <w:rsid w:val="00FD7C14"/>
    <w:rsid w:val="00FF03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E863AF"/>
  <w14:defaultImageDpi w14:val="32767"/>
  <w15:chartTrackingRefBased/>
  <w15:docId w15:val="{BB774CCE-F89E-5D42-81C5-41BC80BB1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C7564"/>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DC7564"/>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DC7564"/>
    <w:rPr>
      <w:sz w:val="16"/>
      <w:szCs w:val="16"/>
    </w:rPr>
  </w:style>
  <w:style w:type="paragraph" w:customStyle="1" w:styleId="Title2">
    <w:name w:val="Title 2"/>
    <w:basedOn w:val="Normal"/>
    <w:uiPriority w:val="1"/>
    <w:qFormat/>
    <w:rsid w:val="00082397"/>
    <w:pPr>
      <w:jc w:val="center"/>
    </w:pPr>
    <w:rPr>
      <w:rFonts w:ascii="Times New Roman" w:eastAsia="Times New Roman" w:hAnsi="Times New Roman" w:cs="Times New Roman"/>
    </w:rPr>
  </w:style>
  <w:style w:type="paragraph" w:styleId="ListParagraph">
    <w:name w:val="List Paragraph"/>
    <w:basedOn w:val="Normal"/>
    <w:uiPriority w:val="34"/>
    <w:qFormat/>
    <w:rsid w:val="00492967"/>
    <w:pPr>
      <w:ind w:left="720"/>
      <w:contextualSpacing/>
    </w:pPr>
    <w:rPr>
      <w:rFonts w:ascii="Times New Roman" w:eastAsia="Times New Roman" w:hAnsi="Times New Roman" w:cs="Times New Roman"/>
    </w:rPr>
  </w:style>
  <w:style w:type="table" w:styleId="TableGrid">
    <w:name w:val="Table Grid"/>
    <w:basedOn w:val="TableNormal"/>
    <w:uiPriority w:val="39"/>
    <w:rsid w:val="00197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0655D"/>
    <w:rPr>
      <w:color w:val="0563C1" w:themeColor="hyperlink"/>
      <w:u w:val="single"/>
    </w:rPr>
  </w:style>
  <w:style w:type="paragraph" w:styleId="Revision">
    <w:name w:val="Revision"/>
    <w:hidden/>
    <w:uiPriority w:val="99"/>
    <w:semiHidden/>
    <w:rsid w:val="00642622"/>
  </w:style>
  <w:style w:type="paragraph" w:customStyle="1" w:styleId="EndNoteBibliographyTitle">
    <w:name w:val="EndNote Bibliography Title"/>
    <w:basedOn w:val="Normal"/>
    <w:link w:val="EndNoteBibliographyTitleChar"/>
    <w:rsid w:val="00600BD6"/>
    <w:pPr>
      <w:jc w:val="center"/>
    </w:pPr>
    <w:rPr>
      <w:rFonts w:ascii="Calibri" w:hAnsi="Calibri" w:cs="Calibri"/>
      <w:noProof/>
      <w:lang w:val="en-GB"/>
    </w:rPr>
  </w:style>
  <w:style w:type="character" w:customStyle="1" w:styleId="EndNoteBibliographyTitleChar">
    <w:name w:val="EndNote Bibliography Title Char"/>
    <w:basedOn w:val="DefaultParagraphFont"/>
    <w:link w:val="EndNoteBibliographyTitle"/>
    <w:rsid w:val="00600BD6"/>
    <w:rPr>
      <w:rFonts w:ascii="Calibri" w:hAnsi="Calibri" w:cs="Calibri"/>
      <w:noProof/>
      <w:lang w:val="en-GB"/>
    </w:rPr>
  </w:style>
  <w:style w:type="paragraph" w:customStyle="1" w:styleId="EndNoteBibliography">
    <w:name w:val="EndNote Bibliography"/>
    <w:basedOn w:val="Normal"/>
    <w:link w:val="EndNoteBibliographyChar"/>
    <w:rsid w:val="00600BD6"/>
    <w:rPr>
      <w:rFonts w:ascii="Calibri" w:hAnsi="Calibri" w:cs="Calibri"/>
      <w:noProof/>
      <w:lang w:val="en-GB"/>
    </w:rPr>
  </w:style>
  <w:style w:type="character" w:customStyle="1" w:styleId="EndNoteBibliographyChar">
    <w:name w:val="EndNote Bibliography Char"/>
    <w:basedOn w:val="DefaultParagraphFont"/>
    <w:link w:val="EndNoteBibliography"/>
    <w:rsid w:val="00600BD6"/>
    <w:rPr>
      <w:rFonts w:ascii="Calibri" w:hAnsi="Calibri" w:cs="Calibri"/>
      <w:noProof/>
      <w:lang w:val="en-GB"/>
    </w:rPr>
  </w:style>
  <w:style w:type="paragraph" w:styleId="Header">
    <w:name w:val="header"/>
    <w:basedOn w:val="Normal"/>
    <w:link w:val="HeaderChar"/>
    <w:uiPriority w:val="99"/>
    <w:unhideWhenUsed/>
    <w:rsid w:val="00B11C68"/>
    <w:pPr>
      <w:tabs>
        <w:tab w:val="center" w:pos="4513"/>
        <w:tab w:val="right" w:pos="9026"/>
      </w:tabs>
    </w:pPr>
  </w:style>
  <w:style w:type="character" w:customStyle="1" w:styleId="HeaderChar">
    <w:name w:val="Header Char"/>
    <w:basedOn w:val="DefaultParagraphFont"/>
    <w:link w:val="Header"/>
    <w:uiPriority w:val="99"/>
    <w:rsid w:val="00B11C68"/>
  </w:style>
  <w:style w:type="paragraph" w:styleId="Footer">
    <w:name w:val="footer"/>
    <w:basedOn w:val="Normal"/>
    <w:link w:val="FooterChar"/>
    <w:uiPriority w:val="99"/>
    <w:unhideWhenUsed/>
    <w:rsid w:val="00B11C68"/>
    <w:pPr>
      <w:tabs>
        <w:tab w:val="center" w:pos="4513"/>
        <w:tab w:val="right" w:pos="9026"/>
      </w:tabs>
    </w:pPr>
  </w:style>
  <w:style w:type="character" w:customStyle="1" w:styleId="FooterChar">
    <w:name w:val="Footer Char"/>
    <w:basedOn w:val="DefaultParagraphFont"/>
    <w:link w:val="Footer"/>
    <w:uiPriority w:val="99"/>
    <w:rsid w:val="00B11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16509">
      <w:bodyDiv w:val="1"/>
      <w:marLeft w:val="0"/>
      <w:marRight w:val="0"/>
      <w:marTop w:val="0"/>
      <w:marBottom w:val="0"/>
      <w:divBdr>
        <w:top w:val="none" w:sz="0" w:space="0" w:color="auto"/>
        <w:left w:val="none" w:sz="0" w:space="0" w:color="auto"/>
        <w:bottom w:val="none" w:sz="0" w:space="0" w:color="auto"/>
        <w:right w:val="none" w:sz="0" w:space="0" w:color="auto"/>
      </w:divBdr>
    </w:div>
    <w:div w:id="995575667">
      <w:bodyDiv w:val="1"/>
      <w:marLeft w:val="0"/>
      <w:marRight w:val="0"/>
      <w:marTop w:val="0"/>
      <w:marBottom w:val="0"/>
      <w:divBdr>
        <w:top w:val="none" w:sz="0" w:space="0" w:color="auto"/>
        <w:left w:val="none" w:sz="0" w:space="0" w:color="auto"/>
        <w:bottom w:val="none" w:sz="0" w:space="0" w:color="auto"/>
        <w:right w:val="none" w:sz="0" w:space="0" w:color="auto"/>
      </w:divBdr>
    </w:div>
    <w:div w:id="1269851310">
      <w:bodyDiv w:val="1"/>
      <w:marLeft w:val="0"/>
      <w:marRight w:val="0"/>
      <w:marTop w:val="0"/>
      <w:marBottom w:val="0"/>
      <w:divBdr>
        <w:top w:val="none" w:sz="0" w:space="0" w:color="auto"/>
        <w:left w:val="none" w:sz="0" w:space="0" w:color="auto"/>
        <w:bottom w:val="none" w:sz="0" w:space="0" w:color="auto"/>
        <w:right w:val="none" w:sz="0" w:space="0" w:color="auto"/>
      </w:divBdr>
    </w:div>
    <w:div w:id="1496218770">
      <w:bodyDiv w:val="1"/>
      <w:marLeft w:val="0"/>
      <w:marRight w:val="0"/>
      <w:marTop w:val="0"/>
      <w:marBottom w:val="0"/>
      <w:divBdr>
        <w:top w:val="none" w:sz="0" w:space="0" w:color="auto"/>
        <w:left w:val="none" w:sz="0" w:space="0" w:color="auto"/>
        <w:bottom w:val="none" w:sz="0" w:space="0" w:color="auto"/>
        <w:right w:val="none" w:sz="0" w:space="0" w:color="auto"/>
      </w:divBdr>
    </w:div>
    <w:div w:id="1803304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7</Pages>
  <Words>7421</Words>
  <Characters>4230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Rice</dc:creator>
  <cp:keywords/>
  <dc:description/>
  <cp:lastModifiedBy>Lauren Rice</cp:lastModifiedBy>
  <cp:revision>4</cp:revision>
  <dcterms:created xsi:type="dcterms:W3CDTF">2022-12-14T10:00:00Z</dcterms:created>
  <dcterms:modified xsi:type="dcterms:W3CDTF">2022-12-19T00:36:00Z</dcterms:modified>
</cp:coreProperties>
</file>